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EF609" w14:textId="77777777" w:rsidR="00F8750C" w:rsidRPr="00C77F32" w:rsidRDefault="00C77F32">
      <w:pPr>
        <w:rPr>
          <w:rFonts w:cstheme="minorHAnsi"/>
          <w:b/>
          <w:sz w:val="24"/>
          <w:szCs w:val="24"/>
        </w:rPr>
      </w:pPr>
      <w:r w:rsidRPr="00C77F32">
        <w:rPr>
          <w:rFonts w:cstheme="minorHAnsi"/>
          <w:b/>
          <w:sz w:val="24"/>
          <w:szCs w:val="24"/>
        </w:rPr>
        <w:t>The BEAT-PCD (Better Experimental Approaches to Treat Primary Ciliary Dyskinesia) Clinical Research Collaboration</w:t>
      </w:r>
    </w:p>
    <w:p w14:paraId="13B18460" w14:textId="6D47C91F" w:rsidR="009336B6" w:rsidRDefault="009336B6" w:rsidP="009336B6">
      <w:r>
        <w:t>Myrofora Goutaki</w:t>
      </w:r>
      <w:r w:rsidRPr="009336B6">
        <w:rPr>
          <w:vertAlign w:val="superscript"/>
        </w:rPr>
        <w:t>1,2</w:t>
      </w:r>
      <w:r>
        <w:t>, Suzanne Crowley</w:t>
      </w:r>
      <w:r w:rsidRPr="009336B6">
        <w:rPr>
          <w:vertAlign w:val="superscript"/>
        </w:rPr>
        <w:t>3</w:t>
      </w:r>
      <w:r>
        <w:t>, Eleonora Dehlink</w:t>
      </w:r>
      <w:r w:rsidR="00B37BA1" w:rsidRPr="00B37BA1">
        <w:rPr>
          <w:vertAlign w:val="superscript"/>
        </w:rPr>
        <w:t>4</w:t>
      </w:r>
      <w:r>
        <w:t>, Panayiotis Kouis</w:t>
      </w:r>
      <w:r w:rsidR="00B37BA1" w:rsidRPr="00B37BA1">
        <w:rPr>
          <w:vertAlign w:val="superscript"/>
        </w:rPr>
        <w:t>5</w:t>
      </w:r>
      <w:r>
        <w:t>, Niki T. Loges</w:t>
      </w:r>
      <w:r w:rsidR="00B37BA1" w:rsidRPr="00B37BA1">
        <w:rPr>
          <w:vertAlign w:val="superscript"/>
        </w:rPr>
        <w:t>6</w:t>
      </w:r>
      <w:r>
        <w:t>, Jane S. Lucas</w:t>
      </w:r>
      <w:r w:rsidR="00B37BA1" w:rsidRPr="00B37BA1">
        <w:rPr>
          <w:vertAlign w:val="superscript"/>
        </w:rPr>
        <w:t>7</w:t>
      </w:r>
      <w:r>
        <w:t xml:space="preserve">, Jobst </w:t>
      </w:r>
      <w:r w:rsidR="008F5246">
        <w:t xml:space="preserve">F. </w:t>
      </w:r>
      <w:r>
        <w:t>Roehmel</w:t>
      </w:r>
      <w:r w:rsidR="00B37BA1" w:rsidRPr="00B37BA1">
        <w:rPr>
          <w:vertAlign w:val="superscript"/>
        </w:rPr>
        <w:t>8</w:t>
      </w:r>
      <w:r>
        <w:t>, Amelia Shoemark</w:t>
      </w:r>
      <w:r w:rsidR="00A76298" w:rsidRPr="00A76298">
        <w:rPr>
          <w:vertAlign w:val="superscript"/>
        </w:rPr>
        <w:t>9</w:t>
      </w:r>
      <w:r w:rsidR="00191F00">
        <w:rPr>
          <w:vertAlign w:val="superscript"/>
        </w:rPr>
        <w:t>,10</w:t>
      </w:r>
      <w:r w:rsidR="00205F3E">
        <w:t xml:space="preserve"> on behalf of the BEAT-PCD</w:t>
      </w:r>
      <w:r w:rsidR="006C248E">
        <w:t xml:space="preserve"> Clinical Research Collaboration</w:t>
      </w:r>
    </w:p>
    <w:p w14:paraId="1C3006D5" w14:textId="77777777" w:rsidR="009336B6" w:rsidRDefault="009336B6" w:rsidP="009336B6"/>
    <w:p w14:paraId="7982D671" w14:textId="2DF85E9D" w:rsidR="009336B6" w:rsidRDefault="009336B6" w:rsidP="009336B6">
      <w:bookmarkStart w:id="0" w:name="_GoBack"/>
      <w:r>
        <w:t>Affiliations</w:t>
      </w:r>
      <w:bookmarkEnd w:id="0"/>
    </w:p>
    <w:p w14:paraId="2B69AEAE" w14:textId="77777777" w:rsidR="009336B6" w:rsidRDefault="009336B6" w:rsidP="009336B6">
      <w:pPr>
        <w:pStyle w:val="ListParagraph"/>
        <w:numPr>
          <w:ilvl w:val="0"/>
          <w:numId w:val="1"/>
        </w:numPr>
      </w:pPr>
      <w:r>
        <w:t>Institute of Social and Preventive Medicine, University of Bern, Switzerland</w:t>
      </w:r>
    </w:p>
    <w:p w14:paraId="4BB6C5A5" w14:textId="73FEDD33" w:rsidR="00B37BA1" w:rsidRDefault="009336B6" w:rsidP="00B37BA1">
      <w:pPr>
        <w:pStyle w:val="ListParagraph"/>
        <w:numPr>
          <w:ilvl w:val="0"/>
          <w:numId w:val="1"/>
        </w:numPr>
      </w:pPr>
      <w:r>
        <w:t>Paediatric Respiratory Medicine, Children’s University Hospital of Bern, University of Bern, Switzerland</w:t>
      </w:r>
    </w:p>
    <w:p w14:paraId="1378F108" w14:textId="348C1579" w:rsidR="00B37BA1" w:rsidRDefault="00B37BA1" w:rsidP="00B37BA1">
      <w:pPr>
        <w:pStyle w:val="ListParagraph"/>
        <w:numPr>
          <w:ilvl w:val="0"/>
          <w:numId w:val="1"/>
        </w:numPr>
      </w:pPr>
      <w:r w:rsidRPr="00B37BA1">
        <w:t>Paediatric Department of Allergy and Lung Diseases, Oslo Univers</w:t>
      </w:r>
      <w:r>
        <w:t>ity Hospital, 0372 Oslo, Norway</w:t>
      </w:r>
    </w:p>
    <w:p w14:paraId="7D208D95" w14:textId="6F30F2D8" w:rsidR="00B37BA1" w:rsidRDefault="008F5246" w:rsidP="008F5246">
      <w:pPr>
        <w:pStyle w:val="ListParagraph"/>
        <w:numPr>
          <w:ilvl w:val="0"/>
          <w:numId w:val="1"/>
        </w:numPr>
      </w:pPr>
      <w:r w:rsidRPr="008F5246">
        <w:t>Division of Pediatric Pulmonology, Allergology and Endocrinology, Comprehensive Center for Pediatrics, Medical University of Vienna, Vienna, Austria</w:t>
      </w:r>
    </w:p>
    <w:p w14:paraId="4EAA2356" w14:textId="64E48A08" w:rsidR="00B37BA1" w:rsidRDefault="00B37BA1" w:rsidP="00B37BA1">
      <w:pPr>
        <w:pStyle w:val="ListParagraph"/>
        <w:numPr>
          <w:ilvl w:val="0"/>
          <w:numId w:val="1"/>
        </w:numPr>
      </w:pPr>
      <w:r>
        <w:t>Respiratory Physiology Laboratory, Medical School, University of Cyprus, Nicosia, Cyprus</w:t>
      </w:r>
    </w:p>
    <w:p w14:paraId="23AC2387" w14:textId="0180E0DA" w:rsidR="00B37BA1" w:rsidRDefault="008F5246" w:rsidP="008F5246">
      <w:pPr>
        <w:pStyle w:val="ListParagraph"/>
        <w:numPr>
          <w:ilvl w:val="0"/>
          <w:numId w:val="1"/>
        </w:numPr>
      </w:pPr>
      <w:r w:rsidRPr="008F5246">
        <w:t>Department of General Pediatrics, University Hospital Münster, Münster, Germany</w:t>
      </w:r>
    </w:p>
    <w:p w14:paraId="5E16CD20" w14:textId="77777777" w:rsidR="00B37BA1" w:rsidRDefault="00B37BA1" w:rsidP="009336B6">
      <w:pPr>
        <w:pStyle w:val="ListParagraph"/>
        <w:numPr>
          <w:ilvl w:val="0"/>
          <w:numId w:val="1"/>
        </w:numPr>
      </w:pPr>
      <w:r>
        <w:t>Primary Ciliary Dyskinesia Centre, NIHR Biomedical Research Centre, University Hospital Southampton NHS Foundation Trust, Southampton, UK</w:t>
      </w:r>
    </w:p>
    <w:p w14:paraId="36C152DA" w14:textId="50678EA2" w:rsidR="00B37BA1" w:rsidRDefault="008F5246" w:rsidP="008F5246">
      <w:pPr>
        <w:pStyle w:val="ListParagraph"/>
        <w:numPr>
          <w:ilvl w:val="0"/>
          <w:numId w:val="1"/>
        </w:numPr>
      </w:pPr>
      <w:r w:rsidRPr="008F5246">
        <w:t xml:space="preserve">Department of Pediatric Pulmonology, Immunology and Critical Care Medicine, </w:t>
      </w:r>
      <w:proofErr w:type="spellStart"/>
      <w:r w:rsidRPr="008F5246">
        <w:t>Charité-Universitätsmedizin</w:t>
      </w:r>
      <w:proofErr w:type="spellEnd"/>
      <w:r w:rsidRPr="008F5246">
        <w:t xml:space="preserve"> Berlin, Berlin, Germany</w:t>
      </w:r>
    </w:p>
    <w:p w14:paraId="7E39B147" w14:textId="77777777" w:rsidR="00B37BA1" w:rsidRDefault="00A76298" w:rsidP="006F4580">
      <w:pPr>
        <w:pStyle w:val="ListParagraph"/>
        <w:numPr>
          <w:ilvl w:val="0"/>
          <w:numId w:val="1"/>
        </w:numPr>
      </w:pPr>
      <w:r>
        <w:t>Scottish Centre for Respiratory Research, University of Dundee, Dundee, UK</w:t>
      </w:r>
    </w:p>
    <w:p w14:paraId="0445991A" w14:textId="338B333E" w:rsidR="00A76298" w:rsidRDefault="00A76298" w:rsidP="006F4580">
      <w:pPr>
        <w:pStyle w:val="ListParagraph"/>
        <w:numPr>
          <w:ilvl w:val="0"/>
          <w:numId w:val="1"/>
        </w:numPr>
      </w:pPr>
      <w:r>
        <w:t>PCD diagnostic centre</w:t>
      </w:r>
      <w:r w:rsidR="00191F00">
        <w:t xml:space="preserve">, </w:t>
      </w:r>
      <w:r>
        <w:t>Paediatric</w:t>
      </w:r>
      <w:r w:rsidR="00191F00">
        <w:t xml:space="preserve"> Department</w:t>
      </w:r>
      <w:r>
        <w:t xml:space="preserve"> </w:t>
      </w:r>
      <w:r w:rsidR="00191F00">
        <w:t xml:space="preserve">, Royal </w:t>
      </w:r>
      <w:proofErr w:type="spellStart"/>
      <w:r w:rsidR="00191F00">
        <w:t>Brompton</w:t>
      </w:r>
      <w:proofErr w:type="spellEnd"/>
      <w:r w:rsidR="00191F00">
        <w:t xml:space="preserve"> Hospital, London, UK</w:t>
      </w:r>
    </w:p>
    <w:p w14:paraId="7B78842D" w14:textId="77777777" w:rsidR="009336B6" w:rsidRDefault="009336B6"/>
    <w:p w14:paraId="5973BC24" w14:textId="77777777" w:rsidR="009336B6" w:rsidRDefault="009336B6"/>
    <w:p w14:paraId="48058C6A" w14:textId="21C70F95" w:rsidR="009336B6" w:rsidRPr="009336B6" w:rsidRDefault="009336B6" w:rsidP="009336B6">
      <w:pPr>
        <w:pStyle w:val="MDPI14history"/>
        <w:spacing w:before="0" w:line="360" w:lineRule="auto"/>
        <w:ind w:left="0"/>
        <w:rPr>
          <w:rFonts w:asciiTheme="minorHAnsi" w:hAnsiTheme="minorHAnsi" w:cs="Arial"/>
          <w:sz w:val="22"/>
          <w:szCs w:val="22"/>
          <w:lang w:val="en-GB"/>
        </w:rPr>
      </w:pPr>
      <w:r w:rsidRPr="00BE033A">
        <w:rPr>
          <w:rFonts w:asciiTheme="minorHAnsi" w:hAnsiTheme="minorHAnsi" w:cs="Arial"/>
          <w:b/>
          <w:sz w:val="22"/>
          <w:szCs w:val="22"/>
          <w:lang w:val="en-GB"/>
        </w:rPr>
        <w:t>Correspondence</w:t>
      </w:r>
      <w:r w:rsidRPr="00BE033A">
        <w:rPr>
          <w:rFonts w:asciiTheme="minorHAnsi" w:hAnsiTheme="minorHAnsi" w:cs="Arial"/>
          <w:sz w:val="22"/>
          <w:szCs w:val="22"/>
          <w:lang w:val="en-GB"/>
        </w:rPr>
        <w:t xml:space="preserve">: </w:t>
      </w:r>
      <w:r>
        <w:rPr>
          <w:rFonts w:asciiTheme="minorHAnsi" w:hAnsiTheme="minorHAnsi" w:cs="Arial"/>
          <w:sz w:val="22"/>
          <w:szCs w:val="22"/>
          <w:lang w:val="en-GB"/>
        </w:rPr>
        <w:t>Myrofora Goutaki</w:t>
      </w:r>
      <w:r w:rsidRPr="00BE033A">
        <w:rPr>
          <w:rFonts w:asciiTheme="minorHAnsi" w:hAnsiTheme="minorHAnsi" w:cs="Arial"/>
          <w:sz w:val="22"/>
          <w:szCs w:val="22"/>
          <w:lang w:val="en-GB"/>
        </w:rPr>
        <w:t xml:space="preserve">, Institute of Social and Preventive Medicine, University of Bern, </w:t>
      </w:r>
      <w:proofErr w:type="spellStart"/>
      <w:r w:rsidRPr="00BE033A">
        <w:rPr>
          <w:rFonts w:asciiTheme="minorHAnsi" w:hAnsiTheme="minorHAnsi" w:cs="Arial"/>
          <w:sz w:val="22"/>
          <w:szCs w:val="22"/>
          <w:lang w:val="en-GB"/>
        </w:rPr>
        <w:t>Mittelstrasse</w:t>
      </w:r>
      <w:proofErr w:type="spellEnd"/>
      <w:r w:rsidRPr="00BE033A">
        <w:rPr>
          <w:rFonts w:asciiTheme="minorHAnsi" w:hAnsiTheme="minorHAnsi" w:cs="Arial"/>
          <w:sz w:val="22"/>
          <w:szCs w:val="22"/>
          <w:lang w:val="en-GB"/>
        </w:rPr>
        <w:t xml:space="preserve"> 43, 3012 Bern, Switzerland. </w:t>
      </w:r>
      <w:hyperlink r:id="rId9" w:history="1">
        <w:r w:rsidRPr="00F57BC3">
          <w:rPr>
            <w:rStyle w:val="Hyperlink"/>
            <w:rFonts w:asciiTheme="minorHAnsi" w:hAnsiTheme="minorHAnsi" w:cs="Arial"/>
            <w:sz w:val="22"/>
            <w:szCs w:val="22"/>
            <w:lang w:val="en-GB"/>
          </w:rPr>
          <w:t>myrofora.goutaki@ispm.unibe.ch</w:t>
        </w:r>
      </w:hyperlink>
      <w:r>
        <w:rPr>
          <w:rFonts w:asciiTheme="minorHAnsi" w:hAnsiTheme="minorHAnsi" w:cs="Arial"/>
          <w:sz w:val="22"/>
          <w:szCs w:val="22"/>
          <w:lang w:val="en-GB"/>
        </w:rPr>
        <w:t xml:space="preserve"> </w:t>
      </w:r>
      <w:r w:rsidR="0089544C">
        <w:rPr>
          <w:rFonts w:asciiTheme="minorHAnsi" w:hAnsiTheme="minorHAnsi" w:cs="Arial"/>
          <w:sz w:val="22"/>
          <w:szCs w:val="22"/>
        </w:rPr>
        <w:t xml:space="preserve">; </w:t>
      </w:r>
      <w:r w:rsidRPr="009336B6">
        <w:rPr>
          <w:rFonts w:asciiTheme="minorHAnsi" w:hAnsiTheme="minorHAnsi" w:cs="Arial"/>
          <w:sz w:val="22"/>
          <w:szCs w:val="22"/>
        </w:rPr>
        <w:t>Tel.: +41 31 631</w:t>
      </w:r>
      <w:r>
        <w:rPr>
          <w:rFonts w:asciiTheme="minorHAnsi" w:hAnsiTheme="minorHAnsi" w:cs="Arial"/>
          <w:sz w:val="22"/>
          <w:szCs w:val="22"/>
        </w:rPr>
        <w:t xml:space="preserve"> 5973</w:t>
      </w:r>
    </w:p>
    <w:p w14:paraId="17E8A876" w14:textId="77777777" w:rsidR="009336B6" w:rsidRPr="009336B6" w:rsidRDefault="009336B6"/>
    <w:p w14:paraId="53936433" w14:textId="77777777" w:rsidR="009336B6" w:rsidRPr="009336B6" w:rsidRDefault="009336B6"/>
    <w:p w14:paraId="5877CE3F" w14:textId="77777777" w:rsidR="009336B6" w:rsidRPr="009336B6" w:rsidRDefault="009336B6"/>
    <w:p w14:paraId="073018F0" w14:textId="77777777" w:rsidR="009336B6" w:rsidRPr="009336B6" w:rsidRDefault="009336B6"/>
    <w:p w14:paraId="5B395EB1" w14:textId="77777777" w:rsidR="00F8750C" w:rsidRPr="009336B6" w:rsidRDefault="00F8750C"/>
    <w:p w14:paraId="42F28C49" w14:textId="47E68588" w:rsidR="00636AA6" w:rsidRDefault="00636AA6">
      <w:r>
        <w:t xml:space="preserve">word count: </w:t>
      </w:r>
      <w:r w:rsidR="00B03BAC">
        <w:t xml:space="preserve"> </w:t>
      </w:r>
      <w:r w:rsidR="000C68BE">
        <w:rPr>
          <w:color w:val="FF0000"/>
        </w:rPr>
        <w:t>13</w:t>
      </w:r>
      <w:r w:rsidR="000B47A2">
        <w:rPr>
          <w:color w:val="FF0000"/>
        </w:rPr>
        <w:t>4</w:t>
      </w:r>
      <w:r w:rsidR="00261529">
        <w:rPr>
          <w:color w:val="FF0000"/>
        </w:rPr>
        <w:t>7</w:t>
      </w:r>
      <w:r w:rsidR="00B03BAC">
        <w:t>/1500</w:t>
      </w:r>
    </w:p>
    <w:p w14:paraId="6DFC9A25" w14:textId="77777777" w:rsidR="00636AA6" w:rsidRDefault="00636AA6"/>
    <w:p w14:paraId="0EB25E2D" w14:textId="77777777" w:rsidR="00636AA6" w:rsidRDefault="00636AA6"/>
    <w:p w14:paraId="6BD3AB01" w14:textId="77777777" w:rsidR="00B03BAC" w:rsidRDefault="00B03BAC"/>
    <w:p w14:paraId="7C1E7C90" w14:textId="2C6A2425" w:rsidR="00485354" w:rsidRDefault="00485354" w:rsidP="00D95C9E">
      <w:pPr>
        <w:spacing w:line="360" w:lineRule="auto"/>
        <w:rPr>
          <w:b/>
        </w:rPr>
      </w:pPr>
      <w:r>
        <w:rPr>
          <w:b/>
        </w:rPr>
        <w:lastRenderedPageBreak/>
        <w:t>Introduction</w:t>
      </w:r>
    </w:p>
    <w:p w14:paraId="6EDE4C18" w14:textId="6BAC9FDA" w:rsidR="000638AE" w:rsidRPr="00EB38D7" w:rsidRDefault="00191F00" w:rsidP="00EB38D7">
      <w:pPr>
        <w:spacing w:line="360" w:lineRule="auto"/>
        <w:rPr>
          <w:sz w:val="24"/>
          <w:szCs w:val="24"/>
        </w:rPr>
      </w:pPr>
      <w:r>
        <w:rPr>
          <w:sz w:val="24"/>
          <w:szCs w:val="24"/>
          <w:lang w:val="en-GB"/>
        </w:rPr>
        <w:t xml:space="preserve">The need for collaborative research networks as an effective way forward to improve diagnosis and care of rare </w:t>
      </w:r>
      <w:r w:rsidR="000638AE">
        <w:rPr>
          <w:sz w:val="24"/>
          <w:szCs w:val="24"/>
          <w:lang w:val="en-GB"/>
        </w:rPr>
        <w:t xml:space="preserve">inherited </w:t>
      </w:r>
      <w:r>
        <w:rPr>
          <w:sz w:val="24"/>
          <w:szCs w:val="24"/>
          <w:lang w:val="en-GB"/>
        </w:rPr>
        <w:t xml:space="preserve">diseases is constantly highlighted and primary ciliary dyskinesia (PCD) is no exception. </w:t>
      </w:r>
      <w:r w:rsidR="00CE4FE0">
        <w:rPr>
          <w:sz w:val="24"/>
          <w:szCs w:val="24"/>
        </w:rPr>
        <w:t>P</w:t>
      </w:r>
      <w:r w:rsidR="00C01138">
        <w:rPr>
          <w:sz w:val="24"/>
          <w:szCs w:val="24"/>
        </w:rPr>
        <w:t>CD</w:t>
      </w:r>
      <w:r w:rsidR="00CE4FE0">
        <w:rPr>
          <w:sz w:val="24"/>
          <w:szCs w:val="24"/>
        </w:rPr>
        <w:t xml:space="preserve"> </w:t>
      </w:r>
      <w:r w:rsidR="000638AE" w:rsidRPr="00A64ACE">
        <w:rPr>
          <w:sz w:val="24"/>
          <w:szCs w:val="24"/>
        </w:rPr>
        <w:t>affect</w:t>
      </w:r>
      <w:r w:rsidR="000638AE">
        <w:rPr>
          <w:sz w:val="24"/>
          <w:szCs w:val="24"/>
        </w:rPr>
        <w:t>s</w:t>
      </w:r>
      <w:r w:rsidR="000638AE" w:rsidRPr="00A64ACE">
        <w:rPr>
          <w:sz w:val="24"/>
          <w:szCs w:val="24"/>
        </w:rPr>
        <w:t xml:space="preserve"> 1 in 10,000 people</w:t>
      </w:r>
      <w:r w:rsidR="000638AE">
        <w:rPr>
          <w:sz w:val="24"/>
          <w:szCs w:val="24"/>
        </w:rPr>
        <w:t xml:space="preserve"> and is genetically and clinically </w:t>
      </w:r>
      <w:r w:rsidR="006611D8">
        <w:rPr>
          <w:sz w:val="24"/>
          <w:szCs w:val="24"/>
        </w:rPr>
        <w:t>heterogeneous</w:t>
      </w:r>
      <w:r w:rsidR="000638AE">
        <w:rPr>
          <w:sz w:val="24"/>
          <w:szCs w:val="24"/>
        </w:rPr>
        <w:t xml:space="preserve">. </w:t>
      </w:r>
      <w:r w:rsidR="000638AE" w:rsidRPr="00A64ACE">
        <w:rPr>
          <w:sz w:val="24"/>
          <w:szCs w:val="24"/>
        </w:rPr>
        <w:t xml:space="preserve">Dysfunction of motile cilia, caused by defects in one of </w:t>
      </w:r>
      <w:r w:rsidR="000638AE">
        <w:rPr>
          <w:sz w:val="24"/>
          <w:szCs w:val="24"/>
        </w:rPr>
        <w:t>more than 50</w:t>
      </w:r>
      <w:r w:rsidR="000638AE" w:rsidRPr="00A64ACE">
        <w:rPr>
          <w:sz w:val="24"/>
          <w:szCs w:val="24"/>
        </w:rPr>
        <w:t xml:space="preserve"> genes, leads to poor mucociliary clearance and progressive upper and lower respiratory disease. Clinical symptoms include neonatal respiratory distress, chronic lung disease with bronchiectasis, rhinosinusitis and hearing impairment, but also infertility and laterality defects. 50% of patients have situs inversus and 6-12% have other defects such as congenital cardiac disease</w:t>
      </w:r>
      <w:r w:rsidR="00C94973">
        <w:rPr>
          <w:sz w:val="24"/>
          <w:szCs w:val="24"/>
        </w:rPr>
        <w:fldChar w:fldCharType="begin">
          <w:fldData xml:space="preserve">PEVuZE5vdGU+PENpdGU+PEF1dGhvcj5MdWNhczwvQXV0aG9yPjxZZWFyPjIwMjA8L1llYXI+PFJl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</w:fldData>
        </w:fldChar>
      </w:r>
      <w:r w:rsidR="00C94973">
        <w:rPr>
          <w:sz w:val="24"/>
          <w:szCs w:val="24"/>
        </w:rPr>
        <w:instrText xml:space="preserve"> ADDIN EN.CITE </w:instrText>
      </w:r>
      <w:r w:rsidR="00C94973">
        <w:rPr>
          <w:sz w:val="24"/>
          <w:szCs w:val="24"/>
        </w:rPr>
        <w:fldChar w:fldCharType="begin">
          <w:fldData xml:space="preserve">PEVuZE5vdGU+PENpdGU+PEF1dGhvcj5MdWNhczwvQXV0aG9yPjxZZWFyPjIwMjA8L1llYXI+PFJl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</w:fldData>
        </w:fldChar>
      </w:r>
      <w:r w:rsidR="00C94973">
        <w:rPr>
          <w:sz w:val="24"/>
          <w:szCs w:val="24"/>
        </w:rPr>
        <w:instrText xml:space="preserve"> ADDIN EN.CITE.DATA </w:instrText>
      </w:r>
      <w:r w:rsidR="00C94973">
        <w:rPr>
          <w:sz w:val="24"/>
          <w:szCs w:val="24"/>
        </w:rPr>
      </w:r>
      <w:r w:rsidR="00C94973">
        <w:rPr>
          <w:sz w:val="24"/>
          <w:szCs w:val="24"/>
        </w:rPr>
        <w:fldChar w:fldCharType="end"/>
      </w:r>
      <w:r w:rsidR="00C94973">
        <w:rPr>
          <w:sz w:val="24"/>
          <w:szCs w:val="24"/>
        </w:rPr>
      </w:r>
      <w:r w:rsidR="00C94973">
        <w:rPr>
          <w:sz w:val="24"/>
          <w:szCs w:val="24"/>
        </w:rPr>
        <w:fldChar w:fldCharType="separate"/>
      </w:r>
      <w:r w:rsidR="00C94973">
        <w:rPr>
          <w:noProof/>
          <w:sz w:val="24"/>
          <w:szCs w:val="24"/>
        </w:rPr>
        <w:t>(1, 2)</w:t>
      </w:r>
      <w:r w:rsidR="00C94973">
        <w:rPr>
          <w:sz w:val="24"/>
          <w:szCs w:val="24"/>
        </w:rPr>
        <w:fldChar w:fldCharType="end"/>
      </w:r>
      <w:r w:rsidR="000638AE" w:rsidRPr="00A64ACE">
        <w:rPr>
          <w:sz w:val="24"/>
          <w:szCs w:val="24"/>
        </w:rPr>
        <w:t xml:space="preserve"> </w:t>
      </w:r>
    </w:p>
    <w:p w14:paraId="73B27535" w14:textId="5A3F19D9" w:rsidR="009C6104" w:rsidRDefault="000638AE" w:rsidP="009C6104">
      <w:pPr>
        <w:spacing w:line="360" w:lineRule="auto"/>
        <w:rPr>
          <w:sz w:val="24"/>
          <w:szCs w:val="24"/>
        </w:rPr>
      </w:pPr>
      <w:r>
        <w:rPr>
          <w:sz w:val="24"/>
          <w:szCs w:val="24"/>
        </w:rPr>
        <w:t>Through s</w:t>
      </w:r>
      <w:r w:rsidR="00485354" w:rsidRPr="00A64ACE">
        <w:rPr>
          <w:sz w:val="24"/>
          <w:szCs w:val="24"/>
        </w:rPr>
        <w:t xml:space="preserve">equential European initiatives including two </w:t>
      </w:r>
      <w:r w:rsidR="00485354">
        <w:rPr>
          <w:sz w:val="24"/>
          <w:szCs w:val="24"/>
        </w:rPr>
        <w:t>European Respiratory Society (</w:t>
      </w:r>
      <w:r w:rsidR="00485354" w:rsidRPr="00A64ACE">
        <w:rPr>
          <w:sz w:val="24"/>
          <w:szCs w:val="24"/>
        </w:rPr>
        <w:t>ERS</w:t>
      </w:r>
      <w:r w:rsidR="00485354">
        <w:rPr>
          <w:sz w:val="24"/>
          <w:szCs w:val="24"/>
        </w:rPr>
        <w:t>)</w:t>
      </w:r>
      <w:r w:rsidR="00485354" w:rsidRPr="00A64ACE">
        <w:rPr>
          <w:sz w:val="24"/>
          <w:szCs w:val="24"/>
        </w:rPr>
        <w:t xml:space="preserve"> Task Forces (2006-2009/ 2014-2016)</w:t>
      </w:r>
      <w:r w:rsidR="00992BE1">
        <w:rPr>
          <w:sz w:val="24"/>
          <w:szCs w:val="24"/>
        </w:rPr>
        <w:fldChar w:fldCharType="begin"/>
      </w:r>
      <w:r w:rsidR="00992BE1">
        <w:rPr>
          <w:sz w:val="24"/>
          <w:szCs w:val="24"/>
        </w:rPr>
        <w:instrText xml:space="preserve"> ADDIN EN.CITE &lt;EndNote&gt;&lt;Cite&gt;&lt;Author&gt;Lucas&lt;/Author&gt;&lt;Year&gt;2017&lt;/Year&gt;&lt;RecNum&gt;107&lt;/RecNum&gt;&lt;DisplayText&gt;(3)&lt;/DisplayText&gt;&lt;record&gt;&lt;rec-number&gt;107&lt;/rec-number&gt;&lt;foreign-keys&gt;&lt;key app="EN" db-id="9vxts5xzrtsp29eep0dxezxzex9v9999zzrs" timestamp="1606922442"&gt;107&lt;/key&gt;&lt;/foreign-keys&gt;&lt;ref-type name="Journal Article"&gt;17&lt;/ref-type&gt;&lt;contributors&gt;&lt;authors&gt;&lt;author&gt;Lucas, J. S.&lt;/author&gt;&lt;author&gt;Barbato, A.&lt;/author&gt;&lt;author&gt;Collins, S. A.&lt;/author&gt;&lt;author&gt;Goutaki, M.&lt;/author&gt;&lt;author&gt;Behan, L.&lt;/author&gt;&lt;author&gt;Caudri, D.&lt;/author&gt;&lt;author&gt;Dell, S.&lt;/author&gt;&lt;author&gt;Eber, E.&lt;/author&gt;&lt;author&gt;Escudier, E.&lt;/author&gt;&lt;author&gt;Hirst, R. A.&lt;/author&gt;&lt;author&gt;Hogg, C.&lt;/author&gt;&lt;author&gt;Jorissen, M.&lt;/author&gt;&lt;author&gt;Latzin, P.&lt;/author&gt;&lt;author&gt;Legendre, M.&lt;/author&gt;&lt;author&gt;Leigh, M. W.&lt;/author&gt;&lt;author&gt;Midulla, F.&lt;/author&gt;&lt;author&gt;Nielsen, K. G.&lt;/author&gt;&lt;author&gt;Omran, H.&lt;/author&gt;&lt;author&gt;Papon, J. F.&lt;/author&gt;&lt;author&gt;Pohunek, P.&lt;/author&gt;&lt;author&gt;Redfern, B.&lt;/author&gt;&lt;author&gt;Rigau, D.&lt;/author&gt;&lt;author&gt;Rindlisbacher, B.&lt;/author&gt;&lt;author&gt;Santamaria, F.&lt;/author&gt;&lt;author&gt;Shoemark, A.&lt;/author&gt;&lt;author&gt;Snijders, D.&lt;/author&gt;&lt;author&gt;Tonia, T.&lt;/author&gt;&lt;author&gt;Titieni, A.&lt;/author&gt;&lt;author&gt;Walker, W. T.&lt;/author&gt;&lt;author&gt;Werner, C.&lt;/author&gt;&lt;author&gt;Bush, A.&lt;/author&gt;&lt;author&gt;Kuehni, C. E.&lt;/author&gt;&lt;/authors&gt;&lt;/contributors&gt;&lt;titles&gt;&lt;title&gt;European Respiratory Society guidelines for the diagnosis of primary ciliary dyskinesia&lt;/title&gt;&lt;secondary-title&gt;European Respiratory Journal&lt;/secondary-title&gt;&lt;/titles&gt;&lt;periodical&gt;&lt;full-title&gt;European Respiratory Journal&lt;/full-title&gt;&lt;/periodical&gt;&lt;volume&gt;49&lt;/volume&gt;&lt;number&gt;1&lt;/number&gt;&lt;dates&gt;&lt;year&gt;2017&lt;/year&gt;&lt;/dates&gt;&lt;urls&gt;&lt;/urls&gt;&lt;electronic-resource-num&gt;10.1183/13993003.01090-2016&lt;/electronic-resource-num&gt;&lt;/record&gt;&lt;/Cite&gt;&lt;/EndNote&gt;</w:instrText>
      </w:r>
      <w:r w:rsidR="00992BE1">
        <w:rPr>
          <w:sz w:val="24"/>
          <w:szCs w:val="24"/>
        </w:rPr>
        <w:fldChar w:fldCharType="separate"/>
      </w:r>
      <w:r w:rsidR="00992BE1">
        <w:rPr>
          <w:noProof/>
          <w:sz w:val="24"/>
          <w:szCs w:val="24"/>
        </w:rPr>
        <w:t>(3)</w:t>
      </w:r>
      <w:r w:rsidR="00992BE1">
        <w:rPr>
          <w:sz w:val="24"/>
          <w:szCs w:val="24"/>
        </w:rPr>
        <w:fldChar w:fldCharType="end"/>
      </w:r>
      <w:r w:rsidR="00485354" w:rsidRPr="00A64ACE">
        <w:rPr>
          <w:sz w:val="24"/>
          <w:szCs w:val="24"/>
        </w:rPr>
        <w:t>, an FP7 funded project (BESTCILIA 2012-2015), and the EU C</w:t>
      </w:r>
      <w:r w:rsidR="00485354">
        <w:rPr>
          <w:sz w:val="24"/>
          <w:szCs w:val="24"/>
        </w:rPr>
        <w:t>OST</w:t>
      </w:r>
      <w:r w:rsidR="00485354" w:rsidRPr="00A64ACE">
        <w:rPr>
          <w:sz w:val="24"/>
          <w:szCs w:val="24"/>
        </w:rPr>
        <w:t xml:space="preserve"> </w:t>
      </w:r>
      <w:r w:rsidR="00485354">
        <w:rPr>
          <w:sz w:val="24"/>
          <w:szCs w:val="24"/>
        </w:rPr>
        <w:t>A</w:t>
      </w:r>
      <w:r w:rsidR="00485354" w:rsidRPr="00A64ACE">
        <w:rPr>
          <w:sz w:val="24"/>
          <w:szCs w:val="24"/>
        </w:rPr>
        <w:t xml:space="preserve">ction BEAT-PCD (2015-2019) </w:t>
      </w:r>
      <w:r>
        <w:rPr>
          <w:sz w:val="24"/>
          <w:szCs w:val="24"/>
        </w:rPr>
        <w:t xml:space="preserve">we have </w:t>
      </w:r>
      <w:r w:rsidR="00485354" w:rsidRPr="00A64ACE">
        <w:rPr>
          <w:sz w:val="24"/>
          <w:szCs w:val="24"/>
        </w:rPr>
        <w:t>improved awareness, diagnosis and clinical care for patients with PCD</w:t>
      </w:r>
      <w:r w:rsidR="000C4D3E">
        <w:rPr>
          <w:sz w:val="24"/>
          <w:szCs w:val="24"/>
        </w:rPr>
        <w:fldChar w:fldCharType="begin">
          <w:fldData xml:space="preserve">PEVuZE5vdGU+PENpdGU+PEF1dGhvcj5CYXJiYXRvPC9BdXRob3I+PFllYXI+MjAwOTwvWWVhcj48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</w:fldData>
        </w:fldChar>
      </w:r>
      <w:r w:rsidR="00DA4030">
        <w:rPr>
          <w:sz w:val="24"/>
          <w:szCs w:val="24"/>
        </w:rPr>
        <w:instrText xml:space="preserve"> ADDIN EN.CITE </w:instrText>
      </w:r>
      <w:r w:rsidR="00DA4030">
        <w:rPr>
          <w:sz w:val="24"/>
          <w:szCs w:val="24"/>
        </w:rPr>
        <w:fldChar w:fldCharType="begin">
          <w:fldData xml:space="preserve">PEVuZE5vdGU+PENpdGU+PEF1dGhvcj5CYXJiYXRvPC9BdXRob3I+PFllYXI+MjAwOTwvWWVhcj48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</w:fldData>
        </w:fldChar>
      </w:r>
      <w:r w:rsidR="00DA4030">
        <w:rPr>
          <w:sz w:val="24"/>
          <w:szCs w:val="24"/>
        </w:rPr>
        <w:instrText xml:space="preserve"> ADDIN EN.CITE.DATA </w:instrText>
      </w:r>
      <w:r w:rsidR="00DA4030">
        <w:rPr>
          <w:sz w:val="24"/>
          <w:szCs w:val="24"/>
        </w:rPr>
      </w:r>
      <w:r w:rsidR="00DA4030">
        <w:rPr>
          <w:sz w:val="24"/>
          <w:szCs w:val="24"/>
        </w:rPr>
        <w:fldChar w:fldCharType="end"/>
      </w:r>
      <w:r w:rsidR="000C4D3E">
        <w:rPr>
          <w:sz w:val="24"/>
          <w:szCs w:val="24"/>
        </w:rPr>
      </w:r>
      <w:r w:rsidR="000C4D3E">
        <w:rPr>
          <w:sz w:val="24"/>
          <w:szCs w:val="24"/>
        </w:rPr>
        <w:fldChar w:fldCharType="separate"/>
      </w:r>
      <w:r w:rsidR="00DA4030">
        <w:rPr>
          <w:noProof/>
          <w:sz w:val="24"/>
          <w:szCs w:val="24"/>
        </w:rPr>
        <w:t>(4-10)</w:t>
      </w:r>
      <w:r w:rsidR="000C4D3E">
        <w:rPr>
          <w:sz w:val="24"/>
          <w:szCs w:val="24"/>
        </w:rPr>
        <w:fldChar w:fldCharType="end"/>
      </w:r>
      <w:r w:rsidR="00485354" w:rsidRPr="00A64ACE">
        <w:rPr>
          <w:sz w:val="24"/>
          <w:szCs w:val="24"/>
        </w:rPr>
        <w:t xml:space="preserve">. </w:t>
      </w:r>
      <w:r w:rsidR="009C6104" w:rsidRPr="00A76298">
        <w:rPr>
          <w:sz w:val="24"/>
          <w:szCs w:val="24"/>
        </w:rPr>
        <w:t xml:space="preserve">Through these collaborations we have built a network of &gt;500 individuals </w:t>
      </w:r>
      <w:r w:rsidR="009C6104">
        <w:rPr>
          <w:sz w:val="24"/>
          <w:szCs w:val="24"/>
        </w:rPr>
        <w:t xml:space="preserve">from &gt;30 countries </w:t>
      </w:r>
      <w:r w:rsidR="009C6104" w:rsidRPr="00A76298">
        <w:rPr>
          <w:sz w:val="24"/>
          <w:szCs w:val="24"/>
        </w:rPr>
        <w:t>with an interest in PCD (Figure 1)</w:t>
      </w:r>
      <w:r w:rsidR="009C6104">
        <w:rPr>
          <w:sz w:val="24"/>
          <w:szCs w:val="24"/>
        </w:rPr>
        <w:t xml:space="preserve">. Our members are from a range of </w:t>
      </w:r>
      <w:r w:rsidR="009C6104" w:rsidRPr="00A76298">
        <w:rPr>
          <w:sz w:val="24"/>
          <w:szCs w:val="24"/>
        </w:rPr>
        <w:t xml:space="preserve">different professional backgrounds </w:t>
      </w:r>
      <w:r w:rsidR="009C6104">
        <w:rPr>
          <w:sz w:val="24"/>
          <w:szCs w:val="24"/>
        </w:rPr>
        <w:t xml:space="preserve">and specialties; </w:t>
      </w:r>
      <w:r w:rsidR="009C6104" w:rsidRPr="00A76298">
        <w:rPr>
          <w:sz w:val="24"/>
          <w:szCs w:val="24"/>
        </w:rPr>
        <w:t xml:space="preserve">including nurses, physicians, basic scientists, physiologists, physiotherapists, psychologists, </w:t>
      </w:r>
      <w:r w:rsidR="009C6104">
        <w:rPr>
          <w:sz w:val="24"/>
          <w:szCs w:val="24"/>
        </w:rPr>
        <w:t xml:space="preserve">researchers, </w:t>
      </w:r>
      <w:r w:rsidR="009C6104" w:rsidRPr="00A76298">
        <w:rPr>
          <w:sz w:val="24"/>
          <w:szCs w:val="24"/>
        </w:rPr>
        <w:t xml:space="preserve">patients </w:t>
      </w:r>
      <w:r w:rsidR="009C6104">
        <w:rPr>
          <w:sz w:val="24"/>
          <w:szCs w:val="24"/>
        </w:rPr>
        <w:t>and their families.</w:t>
      </w:r>
    </w:p>
    <w:p w14:paraId="2547175B" w14:textId="4BE1F946" w:rsidR="006C248E" w:rsidRPr="00EB38D7" w:rsidRDefault="00191F00" w:rsidP="00EB38D7">
      <w:pPr>
        <w:spacing w:line="360" w:lineRule="auto"/>
        <w:rPr>
          <w:sz w:val="24"/>
          <w:szCs w:val="24"/>
        </w:rPr>
      </w:pPr>
      <w:r>
        <w:rPr>
          <w:sz w:val="24"/>
          <w:szCs w:val="24"/>
        </w:rPr>
        <w:t>As a community of researchers over the past few years</w:t>
      </w:r>
      <w:r w:rsidR="006611D8">
        <w:rPr>
          <w:sz w:val="24"/>
          <w:szCs w:val="24"/>
        </w:rPr>
        <w:t>,</w:t>
      </w:r>
      <w:r>
        <w:rPr>
          <w:sz w:val="24"/>
          <w:szCs w:val="24"/>
        </w:rPr>
        <w:t xml:space="preserve"> we have successfully developed</w:t>
      </w:r>
      <w:r w:rsidR="000638AE">
        <w:rPr>
          <w:sz w:val="24"/>
          <w:szCs w:val="24"/>
        </w:rPr>
        <w:t xml:space="preserve"> disease registries</w:t>
      </w:r>
      <w:r w:rsidR="006611D8">
        <w:rPr>
          <w:sz w:val="24"/>
          <w:szCs w:val="24"/>
        </w:rPr>
        <w:t xml:space="preserve"> and cohorts</w:t>
      </w:r>
      <w:r w:rsidR="009C6104">
        <w:rPr>
          <w:sz w:val="24"/>
          <w:szCs w:val="24"/>
        </w:rPr>
        <w:t xml:space="preserve"> and</w:t>
      </w:r>
      <w:r>
        <w:rPr>
          <w:sz w:val="24"/>
          <w:szCs w:val="24"/>
        </w:rPr>
        <w:t xml:space="preserve"> </w:t>
      </w:r>
      <w:r w:rsidR="005534D8">
        <w:rPr>
          <w:sz w:val="24"/>
          <w:szCs w:val="24"/>
        </w:rPr>
        <w:t>the first evidence based diagnostic guidelines</w:t>
      </w:r>
      <w:r w:rsidR="00A37BC1">
        <w:rPr>
          <w:sz w:val="24"/>
          <w:szCs w:val="24"/>
        </w:rPr>
        <w:fldChar w:fldCharType="begin">
          <w:fldData xml:space="preserve">PEVuZE5vdGU+PENpdGU+PEF1dGhvcj5Hb3V0YWtpPC9BdXRob3I+PFllYXI+MjAxNzwvWWVhcj48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</w:fldData>
        </w:fldChar>
      </w:r>
      <w:r w:rsidR="00DA4030">
        <w:rPr>
          <w:sz w:val="24"/>
          <w:szCs w:val="24"/>
        </w:rPr>
        <w:instrText xml:space="preserve"> ADDIN EN.CITE </w:instrText>
      </w:r>
      <w:r w:rsidR="00DA4030">
        <w:rPr>
          <w:sz w:val="24"/>
          <w:szCs w:val="24"/>
        </w:rPr>
        <w:fldChar w:fldCharType="begin">
          <w:fldData xml:space="preserve">PEVuZE5vdGU+PENpdGU+PEF1dGhvcj5Hb3V0YWtpPC9BdXRob3I+PFllYXI+MjAxNzwvWWVhcj48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</w:fldData>
        </w:fldChar>
      </w:r>
      <w:r w:rsidR="00DA4030">
        <w:rPr>
          <w:sz w:val="24"/>
          <w:szCs w:val="24"/>
        </w:rPr>
        <w:instrText xml:space="preserve"> ADDIN EN.CITE.DATA </w:instrText>
      </w:r>
      <w:r w:rsidR="00DA4030">
        <w:rPr>
          <w:sz w:val="24"/>
          <w:szCs w:val="24"/>
        </w:rPr>
      </w:r>
      <w:r w:rsidR="00DA4030">
        <w:rPr>
          <w:sz w:val="24"/>
          <w:szCs w:val="24"/>
        </w:rPr>
        <w:fldChar w:fldCharType="end"/>
      </w:r>
      <w:r w:rsidR="00A37BC1">
        <w:rPr>
          <w:sz w:val="24"/>
          <w:szCs w:val="24"/>
        </w:rPr>
      </w:r>
      <w:r w:rsidR="00A37BC1">
        <w:rPr>
          <w:sz w:val="24"/>
          <w:szCs w:val="24"/>
        </w:rPr>
        <w:fldChar w:fldCharType="separate"/>
      </w:r>
      <w:r w:rsidR="00DA4030">
        <w:rPr>
          <w:noProof/>
          <w:sz w:val="24"/>
          <w:szCs w:val="24"/>
        </w:rPr>
        <w:t>(6, 11, 12)</w:t>
      </w:r>
      <w:r w:rsidR="00A37BC1">
        <w:rPr>
          <w:sz w:val="24"/>
          <w:szCs w:val="24"/>
        </w:rPr>
        <w:fldChar w:fldCharType="end"/>
      </w:r>
      <w:r w:rsidR="009C6104">
        <w:rPr>
          <w:sz w:val="24"/>
          <w:szCs w:val="24"/>
        </w:rPr>
        <w:t>. We have developed and tested</w:t>
      </w:r>
      <w:r w:rsidR="005534D8">
        <w:rPr>
          <w:sz w:val="24"/>
          <w:szCs w:val="24"/>
        </w:rPr>
        <w:t xml:space="preserve"> </w:t>
      </w:r>
      <w:r w:rsidR="006611D8">
        <w:rPr>
          <w:sz w:val="24"/>
          <w:szCs w:val="24"/>
        </w:rPr>
        <w:t xml:space="preserve">a </w:t>
      </w:r>
      <w:r w:rsidR="005534D8">
        <w:rPr>
          <w:sz w:val="24"/>
          <w:szCs w:val="24"/>
        </w:rPr>
        <w:t>PCD specific quality of life questionnaire,</w:t>
      </w:r>
      <w:r w:rsidR="009C6104">
        <w:rPr>
          <w:sz w:val="24"/>
          <w:szCs w:val="24"/>
        </w:rPr>
        <w:t xml:space="preserve"> </w:t>
      </w:r>
      <w:r w:rsidR="006611D8">
        <w:rPr>
          <w:sz w:val="24"/>
          <w:szCs w:val="24"/>
        </w:rPr>
        <w:t xml:space="preserve">a standardised PCD specific form for clinical follow-up and research </w:t>
      </w:r>
      <w:r w:rsidR="009C6104">
        <w:rPr>
          <w:sz w:val="24"/>
          <w:szCs w:val="24"/>
        </w:rPr>
        <w:t>and</w:t>
      </w:r>
      <w:r w:rsidR="00990A93">
        <w:rPr>
          <w:sz w:val="24"/>
          <w:szCs w:val="24"/>
        </w:rPr>
        <w:t xml:space="preserve"> </w:t>
      </w:r>
      <w:r w:rsidR="005534D8">
        <w:rPr>
          <w:sz w:val="24"/>
          <w:szCs w:val="24"/>
        </w:rPr>
        <w:t>consensus statement</w:t>
      </w:r>
      <w:r w:rsidR="00C970EC">
        <w:rPr>
          <w:sz w:val="24"/>
          <w:szCs w:val="24"/>
        </w:rPr>
        <w:t>s</w:t>
      </w:r>
      <w:r w:rsidR="005534D8">
        <w:rPr>
          <w:sz w:val="24"/>
          <w:szCs w:val="24"/>
        </w:rPr>
        <w:t xml:space="preserve"> </w:t>
      </w:r>
      <w:r w:rsidR="00364FBF">
        <w:rPr>
          <w:sz w:val="24"/>
          <w:szCs w:val="24"/>
        </w:rPr>
        <w:t xml:space="preserve">on </w:t>
      </w:r>
      <w:r w:rsidR="005534D8">
        <w:rPr>
          <w:sz w:val="24"/>
          <w:szCs w:val="24"/>
        </w:rPr>
        <w:t xml:space="preserve">electron </w:t>
      </w:r>
      <w:r w:rsidR="000638AE">
        <w:rPr>
          <w:sz w:val="24"/>
          <w:szCs w:val="24"/>
        </w:rPr>
        <w:t>microscopy</w:t>
      </w:r>
      <w:r w:rsidR="005534D8">
        <w:rPr>
          <w:sz w:val="24"/>
          <w:szCs w:val="24"/>
        </w:rPr>
        <w:t xml:space="preserve"> </w:t>
      </w:r>
      <w:r w:rsidR="000638AE">
        <w:rPr>
          <w:sz w:val="24"/>
          <w:szCs w:val="24"/>
        </w:rPr>
        <w:t>terminology</w:t>
      </w:r>
      <w:r w:rsidR="00C970EC">
        <w:rPr>
          <w:sz w:val="24"/>
          <w:szCs w:val="24"/>
        </w:rPr>
        <w:t xml:space="preserve"> and on the definition of pulmonary exacerbations</w:t>
      </w:r>
      <w:r w:rsidR="005534D8">
        <w:rPr>
          <w:sz w:val="24"/>
          <w:szCs w:val="24"/>
        </w:rPr>
        <w:t xml:space="preserve"> </w:t>
      </w:r>
      <w:r w:rsidR="00A37BC1">
        <w:rPr>
          <w:sz w:val="24"/>
          <w:szCs w:val="24"/>
        </w:rPr>
        <w:fldChar w:fldCharType="begin">
          <w:fldData xml:space="preserve">PEVuZE5vdGU+PENpdGU+PEF1dGhvcj5CZWhhbjwvQXV0aG9yPjxZZWFyPjIwMTc8L1llYXI+PFJl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</w:fldData>
        </w:fldChar>
      </w:r>
      <w:r w:rsidR="0030300C">
        <w:rPr>
          <w:sz w:val="24"/>
          <w:szCs w:val="24"/>
        </w:rPr>
        <w:instrText xml:space="preserve"> ADDIN EN.CITE </w:instrText>
      </w:r>
      <w:r w:rsidR="0030300C">
        <w:rPr>
          <w:sz w:val="24"/>
          <w:szCs w:val="24"/>
        </w:rPr>
        <w:fldChar w:fldCharType="begin">
          <w:fldData xml:space="preserve">PEVuZE5vdGU+PENpdGU+PEF1dGhvcj5CZWhhbjwvQXV0aG9yPjxZZWFyPjIwMTc8L1llYXI+PFJl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</w:fldData>
        </w:fldChar>
      </w:r>
      <w:r w:rsidR="0030300C">
        <w:rPr>
          <w:sz w:val="24"/>
          <w:szCs w:val="24"/>
        </w:rPr>
        <w:instrText xml:space="preserve"> ADDIN EN.CITE.DATA </w:instrText>
      </w:r>
      <w:r w:rsidR="0030300C">
        <w:rPr>
          <w:sz w:val="24"/>
          <w:szCs w:val="24"/>
        </w:rPr>
      </w:r>
      <w:r w:rsidR="0030300C">
        <w:rPr>
          <w:sz w:val="24"/>
          <w:szCs w:val="24"/>
        </w:rPr>
        <w:fldChar w:fldCharType="end"/>
      </w:r>
      <w:r w:rsidR="00A37BC1">
        <w:rPr>
          <w:sz w:val="24"/>
          <w:szCs w:val="24"/>
        </w:rPr>
      </w:r>
      <w:r w:rsidR="00A37BC1">
        <w:rPr>
          <w:sz w:val="24"/>
          <w:szCs w:val="24"/>
        </w:rPr>
        <w:fldChar w:fldCharType="separate"/>
      </w:r>
      <w:r w:rsidR="0030300C">
        <w:rPr>
          <w:noProof/>
          <w:sz w:val="24"/>
          <w:szCs w:val="24"/>
        </w:rPr>
        <w:t>(13-18)</w:t>
      </w:r>
      <w:r w:rsidR="00A37BC1">
        <w:rPr>
          <w:sz w:val="24"/>
          <w:szCs w:val="24"/>
        </w:rPr>
        <w:fldChar w:fldCharType="end"/>
      </w:r>
      <w:r w:rsidR="005534D8">
        <w:rPr>
          <w:sz w:val="24"/>
          <w:szCs w:val="24"/>
        </w:rPr>
        <w:t xml:space="preserve">. </w:t>
      </w:r>
      <w:r w:rsidR="00EB38D7">
        <w:rPr>
          <w:sz w:val="24"/>
          <w:szCs w:val="24"/>
        </w:rPr>
        <w:t xml:space="preserve">Furthermore the first successful </w:t>
      </w:r>
      <w:r w:rsidR="006611D8">
        <w:rPr>
          <w:sz w:val="24"/>
          <w:szCs w:val="24"/>
        </w:rPr>
        <w:t xml:space="preserve">multicentre </w:t>
      </w:r>
      <w:r w:rsidR="00EB38D7">
        <w:rPr>
          <w:sz w:val="24"/>
          <w:szCs w:val="24"/>
        </w:rPr>
        <w:t>randomized clinical trial of azithromycin to treat PCD was completed and published this year</w:t>
      </w:r>
      <w:r w:rsidR="00990A93">
        <w:rPr>
          <w:sz w:val="24"/>
          <w:szCs w:val="24"/>
        </w:rPr>
        <w:t xml:space="preserve"> </w:t>
      </w:r>
      <w:r w:rsidR="00990A93">
        <w:rPr>
          <w:sz w:val="24"/>
          <w:szCs w:val="24"/>
        </w:rPr>
        <w:fldChar w:fldCharType="begin">
          <w:fldData xml:space="preserve">PEVuZE5vdGU+PENpdGU+PEF1dGhvcj5Lb2JiZXJuYWdlbDwvQXV0aG9yPjxZZWFyPjIwMjA8L1ll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</w:fldData>
        </w:fldChar>
      </w:r>
      <w:r w:rsidR="0030300C">
        <w:rPr>
          <w:sz w:val="24"/>
          <w:szCs w:val="24"/>
        </w:rPr>
        <w:instrText xml:space="preserve"> ADDIN EN.CITE </w:instrText>
      </w:r>
      <w:r w:rsidR="0030300C">
        <w:rPr>
          <w:sz w:val="24"/>
          <w:szCs w:val="24"/>
        </w:rPr>
        <w:fldChar w:fldCharType="begin">
          <w:fldData xml:space="preserve">PEVuZE5vdGU+PENpdGU+PEF1dGhvcj5Lb2JiZXJuYWdlbDwvQXV0aG9yPjxZZWFyPjIwMjA8L1ll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</w:fldData>
        </w:fldChar>
      </w:r>
      <w:r w:rsidR="0030300C">
        <w:rPr>
          <w:sz w:val="24"/>
          <w:szCs w:val="24"/>
        </w:rPr>
        <w:instrText xml:space="preserve"> ADDIN EN.CITE.DATA </w:instrText>
      </w:r>
      <w:r w:rsidR="0030300C">
        <w:rPr>
          <w:sz w:val="24"/>
          <w:szCs w:val="24"/>
        </w:rPr>
      </w:r>
      <w:r w:rsidR="0030300C">
        <w:rPr>
          <w:sz w:val="24"/>
          <w:szCs w:val="24"/>
        </w:rPr>
        <w:fldChar w:fldCharType="end"/>
      </w:r>
      <w:r w:rsidR="00990A93">
        <w:rPr>
          <w:sz w:val="24"/>
          <w:szCs w:val="24"/>
        </w:rPr>
      </w:r>
      <w:r w:rsidR="00990A93">
        <w:rPr>
          <w:sz w:val="24"/>
          <w:szCs w:val="24"/>
        </w:rPr>
        <w:fldChar w:fldCharType="separate"/>
      </w:r>
      <w:r w:rsidR="0030300C">
        <w:rPr>
          <w:noProof/>
          <w:sz w:val="24"/>
          <w:szCs w:val="24"/>
        </w:rPr>
        <w:t>(19)</w:t>
      </w:r>
      <w:r w:rsidR="00990A93">
        <w:rPr>
          <w:sz w:val="24"/>
          <w:szCs w:val="24"/>
        </w:rPr>
        <w:fldChar w:fldCharType="end"/>
      </w:r>
      <w:r w:rsidR="00EB38D7">
        <w:rPr>
          <w:sz w:val="24"/>
          <w:szCs w:val="24"/>
        </w:rPr>
        <w:t xml:space="preserve">. </w:t>
      </w:r>
      <w:r w:rsidR="009C6104">
        <w:rPr>
          <w:sz w:val="24"/>
          <w:szCs w:val="24"/>
        </w:rPr>
        <w:t>However, there is plenty more to do for PCD research to be as advanced as many other</w:t>
      </w:r>
      <w:r w:rsidR="00EB38D7">
        <w:rPr>
          <w:sz w:val="24"/>
          <w:szCs w:val="24"/>
        </w:rPr>
        <w:t xml:space="preserve"> respiratory</w:t>
      </w:r>
      <w:r w:rsidR="009C6104">
        <w:rPr>
          <w:sz w:val="24"/>
          <w:szCs w:val="24"/>
        </w:rPr>
        <w:t xml:space="preserve"> diseases and our achievements </w:t>
      </w:r>
      <w:r w:rsidR="005534D8">
        <w:rPr>
          <w:sz w:val="24"/>
          <w:szCs w:val="24"/>
        </w:rPr>
        <w:t>have</w:t>
      </w:r>
      <w:r w:rsidR="009C6104">
        <w:rPr>
          <w:sz w:val="24"/>
          <w:szCs w:val="24"/>
        </w:rPr>
        <w:t xml:space="preserve"> served to </w:t>
      </w:r>
      <w:r w:rsidR="005534D8">
        <w:rPr>
          <w:sz w:val="24"/>
          <w:szCs w:val="24"/>
        </w:rPr>
        <w:t xml:space="preserve">highlight the huge gaps in our knowledge and </w:t>
      </w:r>
      <w:r w:rsidR="009C6104">
        <w:rPr>
          <w:sz w:val="24"/>
          <w:szCs w:val="24"/>
        </w:rPr>
        <w:t xml:space="preserve">evidence base for </w:t>
      </w:r>
      <w:r w:rsidR="005534D8">
        <w:rPr>
          <w:sz w:val="24"/>
          <w:szCs w:val="24"/>
        </w:rPr>
        <w:t>clinical practice</w:t>
      </w:r>
      <w:r w:rsidR="009C6104">
        <w:rPr>
          <w:sz w:val="24"/>
          <w:szCs w:val="24"/>
        </w:rPr>
        <w:t xml:space="preserve"> across Europe</w:t>
      </w:r>
      <w:r w:rsidR="00FA0700">
        <w:rPr>
          <w:sz w:val="24"/>
          <w:szCs w:val="24"/>
        </w:rPr>
        <w:fldChar w:fldCharType="begin"/>
      </w:r>
      <w:r w:rsidR="0030300C">
        <w:rPr>
          <w:sz w:val="24"/>
          <w:szCs w:val="24"/>
        </w:rPr>
        <w:instrText xml:space="preserve"> ADDIN EN.CITE &lt;EndNote&gt;&lt;Cite&gt;&lt;Author&gt;Crowley&lt;/Author&gt;&lt;Year&gt;2019&lt;/Year&gt;&lt;RecNum&gt;21&lt;/RecNum&gt;&lt;DisplayText&gt;(20)&lt;/DisplayText&gt;&lt;record&gt;&lt;rec-number&gt;21&lt;/rec-number&gt;&lt;foreign-keys&gt;&lt;key app="EN" db-id="9vxts5xzrtsp29eep0dxezxzex9v9999zzrs" timestamp="1606922177"&gt;21&lt;/key&gt;&lt;/foreign-keys&gt;&lt;ref-type name="Journal Article"&gt;17&lt;/ref-type&gt;&lt;contributors&gt;&lt;authors&gt;&lt;author&gt;Crowley, S.&lt;/author&gt;&lt;author&gt;Holgersen, M. G.&lt;/author&gt;&lt;author&gt;Nielsen, K. G.&lt;/author&gt;&lt;/authors&gt;&lt;/contributors&gt;&lt;auth-address&gt;1 Paediatric Department of Allergy and Lung Diseases, Oslo University Hospital, Rikshospitalet, Oslo, Norway.&amp;#xD;2 Danish PCD and chILD Centre, CF Centre Copenhagen, Paediatric Pulmonary Service, Department of Paediatrics and Adolescent Medicine, Copenhagen University Hospital, Rigshospitalet, Denmark.&lt;/auth-address&gt;&lt;titles&gt;&lt;title&gt;Variation in treatment strategies for the eradication of Pseudomonas aeruginosa in primary ciliary dyskinesia across European centers&lt;/title&gt;&lt;secondary-title&gt;Chron Respir Dis&lt;/secondary-title&gt;&lt;/titles&gt;&lt;periodical&gt;&lt;full-title&gt;Chron Respir Dis&lt;/full-title&gt;&lt;/periodical&gt;&lt;pages&gt;1479972318787919&lt;/pages&gt;&lt;volume&gt;16&lt;/volume&gt;&lt;edition&gt;2018/07/20&lt;/edition&gt;&lt;keywords&gt;&lt;keyword&gt;Europe&lt;/keyword&gt;&lt;keyword&gt;Primary ciliary dyskinesia&lt;/keyword&gt;&lt;keyword&gt;Pseudomonas aeruginosa&lt;/keyword&gt;&lt;keyword&gt;adults&lt;/keyword&gt;&lt;keyword&gt;children&lt;/keyword&gt;&lt;/keywords&gt;&lt;dates&gt;&lt;year&gt;2019&lt;/year&gt;&lt;pub-dates&gt;&lt;date&gt;Jan-Dec&lt;/date&gt;&lt;/pub-dates&gt;&lt;/dates&gt;&lt;isbn&gt;1479-9731 (Electronic)&amp;#xD;1479-9723 (Linking)&lt;/isbn&gt;&lt;accession-num&gt;30021461&lt;/accession-num&gt;&lt;urls&gt;&lt;related-urls&gt;&lt;url&gt;https://www.ncbi.nlm.nih.gov/pubmed/30021461&lt;/url&gt;&lt;/related-urls&gt;&lt;/urls&gt;&lt;custom2&gt;PMC6302970&lt;/custom2&gt;&lt;electronic-resource-num&gt;10.1177/1479972318787919&lt;/electronic-resource-num&gt;&lt;/record&gt;&lt;/Cite&gt;&lt;/EndNote&gt;</w:instrText>
      </w:r>
      <w:r w:rsidR="00FA0700">
        <w:rPr>
          <w:sz w:val="24"/>
          <w:szCs w:val="24"/>
        </w:rPr>
        <w:fldChar w:fldCharType="separate"/>
      </w:r>
      <w:r w:rsidR="0030300C">
        <w:rPr>
          <w:noProof/>
          <w:sz w:val="24"/>
          <w:szCs w:val="24"/>
        </w:rPr>
        <w:t>(20)</w:t>
      </w:r>
      <w:r w:rsidR="00FA0700">
        <w:rPr>
          <w:sz w:val="24"/>
          <w:szCs w:val="24"/>
        </w:rPr>
        <w:fldChar w:fldCharType="end"/>
      </w:r>
      <w:r w:rsidR="005534D8">
        <w:rPr>
          <w:sz w:val="24"/>
          <w:szCs w:val="24"/>
        </w:rPr>
        <w:t xml:space="preserve">. For example; </w:t>
      </w:r>
      <w:r w:rsidR="006611D8">
        <w:rPr>
          <w:sz w:val="24"/>
          <w:szCs w:val="24"/>
        </w:rPr>
        <w:t>d</w:t>
      </w:r>
      <w:r w:rsidR="00485354" w:rsidRPr="00A64ACE">
        <w:rPr>
          <w:sz w:val="24"/>
          <w:szCs w:val="24"/>
        </w:rPr>
        <w:t xml:space="preserve">iagnosis remains complex with inequalities between countries and </w:t>
      </w:r>
      <w:proofErr w:type="gramStart"/>
      <w:r w:rsidR="00485354" w:rsidRPr="00A64ACE">
        <w:rPr>
          <w:sz w:val="24"/>
          <w:szCs w:val="24"/>
        </w:rPr>
        <w:t>the majority of</w:t>
      </w:r>
      <w:proofErr w:type="gramEnd"/>
      <w:r w:rsidR="00485354" w:rsidRPr="00A64ACE">
        <w:rPr>
          <w:sz w:val="24"/>
          <w:szCs w:val="24"/>
        </w:rPr>
        <w:t xml:space="preserve"> patients remain undiagnosed. </w:t>
      </w:r>
      <w:proofErr w:type="gramStart"/>
      <w:r w:rsidR="005534D8">
        <w:rPr>
          <w:sz w:val="24"/>
          <w:szCs w:val="24"/>
        </w:rPr>
        <w:t>The majority of</w:t>
      </w:r>
      <w:proofErr w:type="gramEnd"/>
      <w:r w:rsidR="005534D8">
        <w:rPr>
          <w:sz w:val="24"/>
          <w:szCs w:val="24"/>
        </w:rPr>
        <w:t xml:space="preserve"> t</w:t>
      </w:r>
      <w:r w:rsidR="00485354" w:rsidRPr="00A64ACE">
        <w:rPr>
          <w:sz w:val="24"/>
          <w:szCs w:val="24"/>
        </w:rPr>
        <w:t xml:space="preserve">reatment is based on expert opinion and is </w:t>
      </w:r>
      <w:r w:rsidR="00485354" w:rsidRPr="00A64ACE">
        <w:rPr>
          <w:sz w:val="24"/>
          <w:szCs w:val="24"/>
        </w:rPr>
        <w:lastRenderedPageBreak/>
        <w:t>borrowed from other diseases such as cystic fibrosis</w:t>
      </w:r>
      <w:r w:rsidR="009C6104">
        <w:rPr>
          <w:sz w:val="24"/>
          <w:szCs w:val="24"/>
        </w:rPr>
        <w:t xml:space="preserve"> and the clinical course of the disease </w:t>
      </w:r>
      <w:r w:rsidR="00EB38D7">
        <w:rPr>
          <w:sz w:val="24"/>
          <w:szCs w:val="24"/>
        </w:rPr>
        <w:t xml:space="preserve">for the most part </w:t>
      </w:r>
      <w:r w:rsidR="009C6104">
        <w:rPr>
          <w:sz w:val="24"/>
          <w:szCs w:val="24"/>
        </w:rPr>
        <w:t>remains unknown.</w:t>
      </w:r>
    </w:p>
    <w:p w14:paraId="3C79CB89" w14:textId="1BCE792D" w:rsidR="009C6104" w:rsidRDefault="009C6104" w:rsidP="009C6104">
      <w:pPr>
        <w:spacing w:line="360" w:lineRule="auto"/>
        <w:rPr>
          <w:sz w:val="24"/>
          <w:szCs w:val="24"/>
        </w:rPr>
      </w:pPr>
      <w:r>
        <w:rPr>
          <w:sz w:val="24"/>
          <w:szCs w:val="24"/>
        </w:rPr>
        <w:t>T</w:t>
      </w:r>
      <w:r w:rsidRPr="00A64ACE">
        <w:rPr>
          <w:sz w:val="24"/>
          <w:szCs w:val="24"/>
        </w:rPr>
        <w:t>h</w:t>
      </w:r>
      <w:r>
        <w:rPr>
          <w:sz w:val="24"/>
          <w:szCs w:val="24"/>
        </w:rPr>
        <w:t>e new BEAT-PCD</w:t>
      </w:r>
      <w:r w:rsidRPr="00A64ACE">
        <w:rPr>
          <w:sz w:val="24"/>
          <w:szCs w:val="24"/>
        </w:rPr>
        <w:t xml:space="preserve"> ERS clinical research collaboration </w:t>
      </w:r>
      <w:r>
        <w:rPr>
          <w:sz w:val="24"/>
          <w:szCs w:val="24"/>
        </w:rPr>
        <w:t xml:space="preserve">(CRC) </w:t>
      </w:r>
      <w:r w:rsidRPr="00A64ACE">
        <w:rPr>
          <w:sz w:val="24"/>
          <w:szCs w:val="24"/>
        </w:rPr>
        <w:t>aim</w:t>
      </w:r>
      <w:r>
        <w:rPr>
          <w:sz w:val="24"/>
          <w:szCs w:val="24"/>
        </w:rPr>
        <w:t>s</w:t>
      </w:r>
      <w:r w:rsidRPr="00A64ACE">
        <w:rPr>
          <w:sz w:val="24"/>
          <w:szCs w:val="24"/>
        </w:rPr>
        <w:t xml:space="preserve"> to advance clinical and translational research in PCD through building upon the foundations set by the previous collaborative initiatives</w:t>
      </w:r>
      <w:r w:rsidR="008D340E">
        <w:rPr>
          <w:sz w:val="24"/>
          <w:szCs w:val="24"/>
        </w:rPr>
        <w:fldChar w:fldCharType="begin">
          <w:fldData xml:space="preserve">PEVuZE5vdGU+PENpdGU+PEF1dGhvcj5CcmlnaHRsaW5nPC9BdXRob3I+PFllYXI+MjAxODwvWWVh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==
</w:fldData>
        </w:fldChar>
      </w:r>
      <w:r w:rsidR="0030300C">
        <w:rPr>
          <w:sz w:val="24"/>
          <w:szCs w:val="24"/>
        </w:rPr>
        <w:instrText xml:space="preserve"> ADDIN EN.CITE </w:instrText>
      </w:r>
      <w:r w:rsidR="0030300C">
        <w:rPr>
          <w:sz w:val="24"/>
          <w:szCs w:val="24"/>
        </w:rPr>
        <w:fldChar w:fldCharType="begin">
          <w:fldData xml:space="preserve">PEVuZE5vdGU+PENpdGU+PEF1dGhvcj5CcmlnaHRsaW5nPC9BdXRob3I+PFllYXI+MjAxODwvWWVh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==
</w:fldData>
        </w:fldChar>
      </w:r>
      <w:r w:rsidR="0030300C">
        <w:rPr>
          <w:sz w:val="24"/>
          <w:szCs w:val="24"/>
        </w:rPr>
        <w:instrText xml:space="preserve"> ADDIN EN.CITE.DATA </w:instrText>
      </w:r>
      <w:r w:rsidR="0030300C">
        <w:rPr>
          <w:sz w:val="24"/>
          <w:szCs w:val="24"/>
        </w:rPr>
      </w:r>
      <w:r w:rsidR="0030300C">
        <w:rPr>
          <w:sz w:val="24"/>
          <w:szCs w:val="24"/>
        </w:rPr>
        <w:fldChar w:fldCharType="end"/>
      </w:r>
      <w:r w:rsidR="008D340E">
        <w:rPr>
          <w:sz w:val="24"/>
          <w:szCs w:val="24"/>
        </w:rPr>
      </w:r>
      <w:r w:rsidR="008D340E">
        <w:rPr>
          <w:sz w:val="24"/>
          <w:szCs w:val="24"/>
        </w:rPr>
        <w:fldChar w:fldCharType="separate"/>
      </w:r>
      <w:r w:rsidR="0030300C">
        <w:rPr>
          <w:noProof/>
          <w:sz w:val="24"/>
          <w:szCs w:val="24"/>
        </w:rPr>
        <w:t>(21)</w:t>
      </w:r>
      <w:r w:rsidR="008D340E">
        <w:rPr>
          <w:sz w:val="24"/>
          <w:szCs w:val="24"/>
        </w:rPr>
        <w:fldChar w:fldCharType="end"/>
      </w:r>
      <w:r w:rsidRPr="00A64ACE">
        <w:rPr>
          <w:sz w:val="24"/>
          <w:szCs w:val="24"/>
        </w:rPr>
        <w:t xml:space="preserve">. </w:t>
      </w:r>
    </w:p>
    <w:p w14:paraId="47D19241" w14:textId="0BB05BBE" w:rsidR="00FC22A4" w:rsidRPr="006611D8" w:rsidRDefault="00F8750C" w:rsidP="00D95C9E">
      <w:pPr>
        <w:spacing w:line="360" w:lineRule="auto"/>
        <w:rPr>
          <w:sz w:val="24"/>
          <w:szCs w:val="24"/>
        </w:rPr>
      </w:pPr>
      <w:r w:rsidRPr="006611D8">
        <w:rPr>
          <w:sz w:val="24"/>
          <w:szCs w:val="24"/>
        </w:rPr>
        <w:t xml:space="preserve">BEAT-PCD </w:t>
      </w:r>
      <w:r w:rsidR="00A76298" w:rsidRPr="006611D8">
        <w:rPr>
          <w:sz w:val="24"/>
          <w:szCs w:val="24"/>
        </w:rPr>
        <w:t xml:space="preserve">ERS CRC </w:t>
      </w:r>
      <w:r w:rsidRPr="006611D8">
        <w:rPr>
          <w:sz w:val="24"/>
          <w:szCs w:val="24"/>
        </w:rPr>
        <w:t xml:space="preserve">has five overarching </w:t>
      </w:r>
      <w:r w:rsidR="00FC22A4" w:rsidRPr="006611D8">
        <w:rPr>
          <w:sz w:val="24"/>
          <w:szCs w:val="24"/>
        </w:rPr>
        <w:t>aims: 1) to improve diagnosis and c</w:t>
      </w:r>
      <w:r w:rsidR="00915024" w:rsidRPr="006611D8">
        <w:rPr>
          <w:sz w:val="24"/>
          <w:szCs w:val="24"/>
        </w:rPr>
        <w:t>linical care of people with PCD;</w:t>
      </w:r>
      <w:r w:rsidR="00FC22A4" w:rsidRPr="006611D8">
        <w:rPr>
          <w:sz w:val="24"/>
          <w:szCs w:val="24"/>
        </w:rPr>
        <w:t xml:space="preserve"> 2) to expand available research resources in the field and develop new ones</w:t>
      </w:r>
      <w:r w:rsidR="00915024" w:rsidRPr="006611D8">
        <w:rPr>
          <w:sz w:val="24"/>
          <w:szCs w:val="24"/>
        </w:rPr>
        <w:t>;</w:t>
      </w:r>
      <w:r w:rsidR="00FC22A4" w:rsidRPr="006611D8">
        <w:rPr>
          <w:sz w:val="24"/>
          <w:szCs w:val="24"/>
        </w:rPr>
        <w:t xml:space="preserve"> 3) to set up a framework for clinical trials</w:t>
      </w:r>
      <w:r w:rsidR="00915024" w:rsidRPr="006611D8">
        <w:rPr>
          <w:sz w:val="24"/>
          <w:szCs w:val="24"/>
        </w:rPr>
        <w:t>;</w:t>
      </w:r>
      <w:r w:rsidR="00FC22A4" w:rsidRPr="006611D8">
        <w:rPr>
          <w:sz w:val="24"/>
          <w:szCs w:val="24"/>
        </w:rPr>
        <w:t xml:space="preserve"> 4) to engage PCD patients and their families in research activities and 5) to develop  collaborations with other networks and relevant stakeholders. </w:t>
      </w:r>
      <w:r w:rsidR="00915024" w:rsidRPr="006611D8">
        <w:rPr>
          <w:sz w:val="24"/>
          <w:szCs w:val="24"/>
        </w:rPr>
        <w:t>To achieve this aims BEAT-PCD is organized in seven work packages</w:t>
      </w:r>
      <w:r w:rsidR="00636AA6" w:rsidRPr="006611D8">
        <w:rPr>
          <w:sz w:val="24"/>
          <w:szCs w:val="24"/>
        </w:rPr>
        <w:t xml:space="preserve"> (WP)</w:t>
      </w:r>
      <w:r w:rsidR="00915024" w:rsidRPr="006611D8">
        <w:rPr>
          <w:sz w:val="24"/>
          <w:szCs w:val="24"/>
        </w:rPr>
        <w:t xml:space="preserve">. </w:t>
      </w:r>
    </w:p>
    <w:p w14:paraId="4DCA1584" w14:textId="2D0C23E3" w:rsidR="00915024" w:rsidRPr="006611D8" w:rsidRDefault="00915024" w:rsidP="00D95C9E">
      <w:pPr>
        <w:spacing w:line="360" w:lineRule="auto"/>
        <w:rPr>
          <w:b/>
          <w:sz w:val="24"/>
          <w:szCs w:val="24"/>
        </w:rPr>
      </w:pPr>
      <w:r w:rsidRPr="006611D8">
        <w:rPr>
          <w:b/>
          <w:sz w:val="24"/>
          <w:szCs w:val="24"/>
        </w:rPr>
        <w:t>Network of PCD research databases and collaborations</w:t>
      </w:r>
    </w:p>
    <w:p w14:paraId="5CA850A7" w14:textId="3FEBA86E" w:rsidR="00F8256A" w:rsidRPr="006611D8" w:rsidRDefault="00F8256A" w:rsidP="00D95C9E">
      <w:pPr>
        <w:spacing w:line="360" w:lineRule="auto"/>
        <w:rPr>
          <w:sz w:val="24"/>
          <w:szCs w:val="24"/>
          <w:lang w:val="en-GB"/>
        </w:rPr>
      </w:pPr>
      <w:r w:rsidRPr="006611D8">
        <w:rPr>
          <w:sz w:val="24"/>
          <w:szCs w:val="24"/>
        </w:rPr>
        <w:t>While a decade ago clinical data on patients with PCD were available only from small cross-sectional studies of selected patients, we have now a valuable and fast expanding network of data resources for clinical and epidemiological research in PCD</w:t>
      </w:r>
      <w:r w:rsidR="0090400E">
        <w:rPr>
          <w:sz w:val="24"/>
          <w:szCs w:val="24"/>
        </w:rPr>
        <w:fldChar w:fldCharType="begin">
          <w:fldData xml:space="preserve">PEVuZE5vdGU+PENpdGU+PEF1dGhvcj5Hb3V0YWtpPC9BdXRob3I+PFllYXI+MjAxNzwvWWVhcj48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</w:fldData>
        </w:fldChar>
      </w:r>
      <w:r w:rsidR="0030300C">
        <w:rPr>
          <w:sz w:val="24"/>
          <w:szCs w:val="24"/>
        </w:rPr>
        <w:instrText xml:space="preserve"> ADDIN EN.CITE </w:instrText>
      </w:r>
      <w:r w:rsidR="0030300C">
        <w:rPr>
          <w:sz w:val="24"/>
          <w:szCs w:val="24"/>
        </w:rPr>
        <w:fldChar w:fldCharType="begin">
          <w:fldData xml:space="preserve">PEVuZE5vdGU+PENpdGU+PEF1dGhvcj5Hb3V0YWtpPC9BdXRob3I+PFllYXI+MjAxNzwvWWVhcj48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</w:fldData>
        </w:fldChar>
      </w:r>
      <w:r w:rsidR="0030300C">
        <w:rPr>
          <w:sz w:val="24"/>
          <w:szCs w:val="24"/>
        </w:rPr>
        <w:instrText xml:space="preserve"> ADDIN EN.CITE.DATA </w:instrText>
      </w:r>
      <w:r w:rsidR="0030300C">
        <w:rPr>
          <w:sz w:val="24"/>
          <w:szCs w:val="24"/>
        </w:rPr>
      </w:r>
      <w:r w:rsidR="0030300C">
        <w:rPr>
          <w:sz w:val="24"/>
          <w:szCs w:val="24"/>
        </w:rPr>
        <w:fldChar w:fldCharType="end"/>
      </w:r>
      <w:r w:rsidR="0090400E">
        <w:rPr>
          <w:sz w:val="24"/>
          <w:szCs w:val="24"/>
        </w:rPr>
      </w:r>
      <w:r w:rsidR="0090400E">
        <w:rPr>
          <w:sz w:val="24"/>
          <w:szCs w:val="24"/>
        </w:rPr>
        <w:fldChar w:fldCharType="separate"/>
      </w:r>
      <w:r w:rsidR="0030300C">
        <w:rPr>
          <w:noProof/>
          <w:sz w:val="24"/>
          <w:szCs w:val="24"/>
        </w:rPr>
        <w:t>(11, 12, 22-25)</w:t>
      </w:r>
      <w:r w:rsidR="0090400E">
        <w:rPr>
          <w:sz w:val="24"/>
          <w:szCs w:val="24"/>
        </w:rPr>
        <w:fldChar w:fldCharType="end"/>
      </w:r>
      <w:r w:rsidRPr="006611D8">
        <w:rPr>
          <w:sz w:val="24"/>
          <w:szCs w:val="24"/>
        </w:rPr>
        <w:t>.</w:t>
      </w:r>
      <w:r w:rsidRPr="00261529">
        <w:rPr>
          <w:sz w:val="24"/>
          <w:szCs w:val="24"/>
        </w:rPr>
        <w:t xml:space="preserve"> </w:t>
      </w:r>
      <w:r w:rsidR="007C2979" w:rsidRPr="00261529">
        <w:rPr>
          <w:sz w:val="24"/>
          <w:szCs w:val="24"/>
        </w:rPr>
        <w:t>We aim</w:t>
      </w:r>
      <w:r w:rsidRPr="00261529">
        <w:rPr>
          <w:sz w:val="24"/>
          <w:szCs w:val="24"/>
        </w:rPr>
        <w:t xml:space="preserve"> to </w:t>
      </w:r>
      <w:r w:rsidR="007C2979" w:rsidRPr="00261529">
        <w:rPr>
          <w:sz w:val="24"/>
          <w:szCs w:val="24"/>
        </w:rPr>
        <w:t xml:space="preserve">facilitate </w:t>
      </w:r>
      <w:r w:rsidRPr="00261529">
        <w:rPr>
          <w:sz w:val="24"/>
          <w:szCs w:val="24"/>
          <w:lang w:val="en-GB"/>
        </w:rPr>
        <w:t xml:space="preserve">the collaboration and further development of </w:t>
      </w:r>
      <w:r w:rsidR="007C2979" w:rsidRPr="006611D8">
        <w:rPr>
          <w:sz w:val="24"/>
          <w:szCs w:val="24"/>
          <w:lang w:val="en-GB"/>
        </w:rPr>
        <w:t xml:space="preserve">all </w:t>
      </w:r>
      <w:r w:rsidRPr="006611D8">
        <w:rPr>
          <w:sz w:val="24"/>
          <w:szCs w:val="24"/>
          <w:lang w:val="en-GB"/>
        </w:rPr>
        <w:t xml:space="preserve">available data resources for PCD in Europe and </w:t>
      </w:r>
      <w:r w:rsidR="007C2979" w:rsidRPr="006611D8">
        <w:rPr>
          <w:sz w:val="24"/>
          <w:szCs w:val="24"/>
          <w:lang w:val="en-GB"/>
        </w:rPr>
        <w:t xml:space="preserve">to </w:t>
      </w:r>
      <w:r w:rsidR="007C2979" w:rsidRPr="006611D8">
        <w:rPr>
          <w:color w:val="000000" w:themeColor="text1"/>
          <w:sz w:val="24"/>
          <w:szCs w:val="24"/>
        </w:rPr>
        <w:t>use them to an</w:t>
      </w:r>
      <w:r w:rsidR="00B00A55" w:rsidRPr="006611D8">
        <w:rPr>
          <w:color w:val="000000" w:themeColor="text1"/>
          <w:sz w:val="24"/>
          <w:szCs w:val="24"/>
        </w:rPr>
        <w:t xml:space="preserve">swer pertinent questions on PCD. </w:t>
      </w:r>
      <w:r w:rsidR="007C2979" w:rsidRPr="006611D8">
        <w:rPr>
          <w:sz w:val="24"/>
          <w:szCs w:val="24"/>
          <w:lang w:val="en-GB"/>
        </w:rPr>
        <w:t>We also plan to establish connections with existing PCD registries outside of Europe and with other non-PCD exclusive but relevant research networks</w:t>
      </w:r>
      <w:r w:rsidR="00AE5E48">
        <w:rPr>
          <w:sz w:val="24"/>
          <w:szCs w:val="24"/>
          <w:lang w:val="en-GB"/>
        </w:rPr>
        <w:t xml:space="preserve"> such as the bronchiectasis registry (EMBARC)</w:t>
      </w:r>
      <w:r w:rsidR="00AE5E48">
        <w:rPr>
          <w:sz w:val="24"/>
          <w:szCs w:val="24"/>
          <w:lang w:val="en-GB"/>
        </w:rPr>
        <w:fldChar w:fldCharType="begin"/>
      </w:r>
      <w:r w:rsidR="0030300C">
        <w:rPr>
          <w:sz w:val="24"/>
          <w:szCs w:val="24"/>
          <w:lang w:val="en-GB"/>
        </w:rPr>
        <w:instrText xml:space="preserve"> ADDIN EN.CITE &lt;EndNote&gt;&lt;Cite&gt;&lt;Author&gt;Aliberti&lt;/Author&gt;&lt;Year&gt;2018&lt;/Year&gt;&lt;RecNum&gt;146&lt;/RecNum&gt;&lt;DisplayText&gt;(26)&lt;/DisplayText&gt;&lt;record&gt;&lt;rec-number&gt;146&lt;/rec-number&gt;&lt;foreign-keys&gt;&lt;key app="EN" db-id="9vxts5xzrtsp29eep0dxezxzex9v9999zzrs" timestamp="1606922443"&gt;146&lt;/key&gt;&lt;/foreign-keys&gt;&lt;ref-type name="Journal Article"&gt;17&lt;/ref-type&gt;&lt;contributors&gt;&lt;authors&gt;&lt;author&gt;Aliberti, S.&lt;/author&gt;&lt;author&gt;Polverino, E.&lt;/author&gt;&lt;author&gt;Chalmers, J. D.&lt;/author&gt;&lt;author&gt;Altenburg, J.&lt;/author&gt;&lt;author&gt;Shteinberg, M.&lt;/author&gt;&lt;author&gt;Goeminne, P. C.&lt;/author&gt;&lt;author&gt;Welte, T.&lt;/author&gt;&lt;author&gt;Shoemark, A.&lt;/author&gt;&lt;author&gt;Almagro, M.&lt;/author&gt;&lt;author&gt;Blasi, F.&lt;/author&gt;&lt;/authors&gt;&lt;/contributors&gt;&lt;titles&gt;&lt;title&gt;The European multicentre Bronchiectasis Audit and Research Collaboration (EMBARC) ERS clinical research collaboration&lt;/title&gt;&lt;secondary-title&gt;European Respiratory Journal&lt;/secondary-title&gt;&lt;/titles&gt;&lt;periodical&gt;&lt;full-title&gt;European Respiratory Journal&lt;/full-title&gt;&lt;/periodical&gt;&lt;volume&gt;52&lt;/volume&gt;&lt;number&gt;5&lt;/number&gt;&lt;dates&gt;&lt;year&gt;2018&lt;/year&gt;&lt;/dates&gt;&lt;urls&gt;&lt;/urls&gt;&lt;electronic-resource-num&gt;10.1183/13993003.02074-2018&lt;/electronic-resource-num&gt;&lt;/record&gt;&lt;/Cite&gt;&lt;/EndNote&gt;</w:instrText>
      </w:r>
      <w:r w:rsidR="00AE5E48">
        <w:rPr>
          <w:sz w:val="24"/>
          <w:szCs w:val="24"/>
          <w:lang w:val="en-GB"/>
        </w:rPr>
        <w:fldChar w:fldCharType="separate"/>
      </w:r>
      <w:r w:rsidR="0030300C">
        <w:rPr>
          <w:noProof/>
          <w:sz w:val="24"/>
          <w:szCs w:val="24"/>
          <w:lang w:val="en-GB"/>
        </w:rPr>
        <w:t>(26)</w:t>
      </w:r>
      <w:r w:rsidR="00AE5E48">
        <w:rPr>
          <w:sz w:val="24"/>
          <w:szCs w:val="24"/>
          <w:lang w:val="en-GB"/>
        </w:rPr>
        <w:fldChar w:fldCharType="end"/>
      </w:r>
      <w:r w:rsidR="007C2979" w:rsidRPr="006611D8">
        <w:rPr>
          <w:sz w:val="24"/>
          <w:szCs w:val="24"/>
          <w:lang w:val="en-GB"/>
        </w:rPr>
        <w:t xml:space="preserve">. </w:t>
      </w:r>
      <w:r w:rsidRPr="006611D8">
        <w:rPr>
          <w:sz w:val="24"/>
          <w:szCs w:val="24"/>
          <w:lang w:val="en-GB"/>
        </w:rPr>
        <w:t xml:space="preserve">One of the main aims of this WP is to </w:t>
      </w:r>
      <w:r w:rsidR="007C2979" w:rsidRPr="006611D8">
        <w:rPr>
          <w:sz w:val="24"/>
          <w:szCs w:val="24"/>
          <w:lang w:val="en-GB"/>
        </w:rPr>
        <w:t>set up</w:t>
      </w:r>
      <w:r w:rsidRPr="006611D8">
        <w:rPr>
          <w:sz w:val="24"/>
          <w:szCs w:val="24"/>
          <w:lang w:val="en-GB"/>
        </w:rPr>
        <w:t xml:space="preserve"> an online open database</w:t>
      </w:r>
      <w:r w:rsidR="007C2979" w:rsidRPr="006611D8">
        <w:rPr>
          <w:sz w:val="24"/>
          <w:szCs w:val="24"/>
          <w:lang w:val="en-GB"/>
        </w:rPr>
        <w:t xml:space="preserve"> (</w:t>
      </w:r>
      <w:proofErr w:type="spellStart"/>
      <w:r w:rsidR="007C2979" w:rsidRPr="006611D8">
        <w:rPr>
          <w:sz w:val="24"/>
          <w:szCs w:val="24"/>
          <w:lang w:val="en-GB"/>
        </w:rPr>
        <w:t>CiliaVar</w:t>
      </w:r>
      <w:proofErr w:type="spellEnd"/>
      <w:r w:rsidR="007C2979" w:rsidRPr="006611D8">
        <w:rPr>
          <w:sz w:val="24"/>
          <w:szCs w:val="24"/>
          <w:lang w:val="en-GB"/>
        </w:rPr>
        <w:t>)</w:t>
      </w:r>
      <w:r w:rsidRPr="006611D8">
        <w:rPr>
          <w:sz w:val="24"/>
          <w:szCs w:val="24"/>
          <w:lang w:val="en-GB"/>
        </w:rPr>
        <w:t xml:space="preserve"> registering gene mutations and specific combinations of </w:t>
      </w:r>
      <w:r w:rsidR="00B00A55" w:rsidRPr="006611D8">
        <w:rPr>
          <w:sz w:val="24"/>
          <w:szCs w:val="24"/>
          <w:lang w:val="en-GB"/>
        </w:rPr>
        <w:t xml:space="preserve">disease-causing </w:t>
      </w:r>
      <w:r w:rsidRPr="006611D8">
        <w:rPr>
          <w:sz w:val="24"/>
          <w:szCs w:val="24"/>
          <w:lang w:val="en-GB"/>
        </w:rPr>
        <w:t xml:space="preserve">variants </w:t>
      </w:r>
      <w:r w:rsidR="00B00A55" w:rsidRPr="006611D8">
        <w:rPr>
          <w:sz w:val="24"/>
          <w:szCs w:val="24"/>
          <w:lang w:val="en-GB"/>
        </w:rPr>
        <w:t>for</w:t>
      </w:r>
      <w:r w:rsidRPr="006611D8">
        <w:rPr>
          <w:sz w:val="24"/>
          <w:szCs w:val="24"/>
          <w:lang w:val="en-GB"/>
        </w:rPr>
        <w:t xml:space="preserve"> PCD,</w:t>
      </w:r>
      <w:r w:rsidRPr="006611D8">
        <w:rPr>
          <w:sz w:val="24"/>
          <w:szCs w:val="24"/>
        </w:rPr>
        <w:t xml:space="preserve"> </w:t>
      </w:r>
      <w:r w:rsidRPr="006611D8">
        <w:rPr>
          <w:sz w:val="24"/>
          <w:szCs w:val="24"/>
          <w:lang w:val="en-GB"/>
        </w:rPr>
        <w:t>where clinicians can look up rare variants to assess their pathogenicity and associations.</w:t>
      </w:r>
    </w:p>
    <w:p w14:paraId="402AFF7E" w14:textId="45C975D5" w:rsidR="00915024" w:rsidRPr="006611D8" w:rsidRDefault="00915024" w:rsidP="00D95C9E">
      <w:pPr>
        <w:spacing w:line="360" w:lineRule="auto"/>
        <w:rPr>
          <w:b/>
          <w:sz w:val="24"/>
          <w:szCs w:val="24"/>
        </w:rPr>
      </w:pPr>
      <w:r w:rsidRPr="006611D8">
        <w:rPr>
          <w:b/>
          <w:sz w:val="24"/>
          <w:szCs w:val="24"/>
        </w:rPr>
        <w:t>Patient engagement activities</w:t>
      </w:r>
    </w:p>
    <w:p w14:paraId="4C986308" w14:textId="677092D5" w:rsidR="00BD280D" w:rsidRPr="006611D8" w:rsidRDefault="00DE0FA3" w:rsidP="00D95C9E">
      <w:pPr>
        <w:pStyle w:val="CommentText"/>
        <w:spacing w:line="360" w:lineRule="auto"/>
        <w:rPr>
          <w:sz w:val="24"/>
          <w:szCs w:val="24"/>
        </w:rPr>
      </w:pPr>
      <w:r w:rsidRPr="006611D8">
        <w:rPr>
          <w:sz w:val="24"/>
          <w:szCs w:val="24"/>
        </w:rPr>
        <w:t>We know that research with patient and public involvement lead</w:t>
      </w:r>
      <w:r w:rsidR="000638AE" w:rsidRPr="006611D8">
        <w:rPr>
          <w:sz w:val="24"/>
          <w:szCs w:val="24"/>
        </w:rPr>
        <w:t>s</w:t>
      </w:r>
      <w:r w:rsidRPr="006611D8">
        <w:rPr>
          <w:sz w:val="24"/>
          <w:szCs w:val="24"/>
        </w:rPr>
        <w:t xml:space="preserve"> to better designed studies, </w:t>
      </w:r>
      <w:r w:rsidRPr="00261529">
        <w:rPr>
          <w:sz w:val="24"/>
          <w:szCs w:val="24"/>
        </w:rPr>
        <w:t>improving recruitment and retention</w:t>
      </w:r>
      <w:r w:rsidRPr="00861B02">
        <w:rPr>
          <w:sz w:val="24"/>
          <w:szCs w:val="24"/>
        </w:rPr>
        <w:t xml:space="preserve">. </w:t>
      </w:r>
      <w:r w:rsidRPr="000F152F">
        <w:rPr>
          <w:sz w:val="24"/>
          <w:szCs w:val="24"/>
        </w:rPr>
        <w:t xml:space="preserve">Despite many countries having their own </w:t>
      </w:r>
      <w:r w:rsidRPr="006611D8">
        <w:rPr>
          <w:sz w:val="24"/>
          <w:szCs w:val="24"/>
        </w:rPr>
        <w:t xml:space="preserve">national support group for PCD patients, there is no central place for a newly diagnosed patient or parent to receive information. We want to bring national patient organizations closer by creating a platform to exchange high quality information and experiences and to produce </w:t>
      </w:r>
      <w:r w:rsidRPr="006611D8">
        <w:rPr>
          <w:sz w:val="24"/>
          <w:szCs w:val="24"/>
        </w:rPr>
        <w:lastRenderedPageBreak/>
        <w:t xml:space="preserve">educational material </w:t>
      </w:r>
      <w:r w:rsidR="00BD280D" w:rsidRPr="006611D8">
        <w:rPr>
          <w:sz w:val="24"/>
          <w:szCs w:val="24"/>
        </w:rPr>
        <w:t xml:space="preserve">for patients and caretakers </w:t>
      </w:r>
      <w:r w:rsidRPr="006611D8">
        <w:rPr>
          <w:sz w:val="24"/>
          <w:szCs w:val="24"/>
        </w:rPr>
        <w:t xml:space="preserve">in collaboration with </w:t>
      </w:r>
      <w:r w:rsidR="00BD280D" w:rsidRPr="006611D8">
        <w:rPr>
          <w:sz w:val="24"/>
          <w:szCs w:val="24"/>
        </w:rPr>
        <w:t>the European Lung Foundation (</w:t>
      </w:r>
      <w:r w:rsidRPr="006611D8">
        <w:rPr>
          <w:sz w:val="24"/>
          <w:szCs w:val="24"/>
        </w:rPr>
        <w:t>ELF</w:t>
      </w:r>
      <w:r w:rsidR="00BD280D" w:rsidRPr="006611D8">
        <w:rPr>
          <w:sz w:val="24"/>
          <w:szCs w:val="24"/>
        </w:rPr>
        <w:t>)</w:t>
      </w:r>
      <w:r w:rsidRPr="006611D8">
        <w:rPr>
          <w:sz w:val="24"/>
          <w:szCs w:val="24"/>
        </w:rPr>
        <w:t xml:space="preserve">. </w:t>
      </w:r>
      <w:r w:rsidR="00BD280D" w:rsidRPr="006611D8">
        <w:rPr>
          <w:sz w:val="24"/>
          <w:szCs w:val="24"/>
        </w:rPr>
        <w:t xml:space="preserve">One of the main priorities of BEAT-PCD is to ensure that all CRC activities address the patient needs and priorities and </w:t>
      </w:r>
      <w:r w:rsidR="00D95C9E" w:rsidRPr="006611D8">
        <w:rPr>
          <w:sz w:val="24"/>
          <w:szCs w:val="24"/>
        </w:rPr>
        <w:t>we encourage direct patient involvement in research. COVID-PCD, a participatory research study on the impact of COVID-19 in people with PCD is successfully running in the framework of BEAT-PCD</w:t>
      </w:r>
      <w:r w:rsidR="008A1376">
        <w:rPr>
          <w:sz w:val="24"/>
          <w:szCs w:val="24"/>
        </w:rPr>
        <w:fldChar w:fldCharType="begin"/>
      </w:r>
      <w:r w:rsidR="0030300C">
        <w:rPr>
          <w:sz w:val="24"/>
          <w:szCs w:val="24"/>
        </w:rPr>
        <w:instrText xml:space="preserve"> ADDIN EN.CITE &lt;EndNote&gt;&lt;Cite&gt;&lt;Author&gt;Pedersen&lt;/Author&gt;&lt;Year&gt;2020&lt;/Year&gt;&lt;RecNum&gt;178&lt;/RecNum&gt;&lt;DisplayText&gt;(27)&lt;/DisplayText&gt;&lt;record&gt;&lt;rec-number&gt;178&lt;/rec-number&gt;&lt;foreign-keys&gt;&lt;key app="EN" db-id="9vxts5xzrtsp29eep0dxezxzex9v9999zzrs" timestamp="1606924597"&gt;178&lt;/key&gt;&lt;/foreign-keys&gt;&lt;ref-type name="Journal Article"&gt;17&lt;/ref-type&gt;&lt;contributors&gt;&lt;authors&gt;&lt;author&gt;Pedersen, Eva SL&lt;/author&gt;&lt;author&gt;Collaud, Eugénie NR&lt;/author&gt;&lt;author&gt;Mozun, Rebeca&lt;/author&gt;&lt;author&gt;Ardura-Garcia, Cristina&lt;/author&gt;&lt;author&gt;Lam, Yin Ting&lt;/author&gt;&lt;author&gt;Harris, Amanda&lt;/author&gt;&lt;author&gt;Lucas, Jane S&lt;/author&gt;&lt;author&gt;Copeland, Fiona&lt;/author&gt;&lt;author&gt;Manion, Michele&lt;/author&gt;&lt;author&gt;Rindlishbacher, Bernhard&lt;/author&gt;&lt;author&gt;Silberschmidt, Hansruedi&lt;/author&gt;&lt;author&gt;,&lt;/author&gt;&lt;author&gt;Goutaki, Myrofora&lt;/author&gt;&lt;author&gt;Kuehni, Claudia E&lt;/author&gt;&lt;/authors&gt;&lt;/contributors&gt;&lt;titles&gt;&lt;title&gt;COVID-PCD – a participatory research study on the impact of COVID-19 in people with Primary Ciliary Dyskinesia&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8A1376">
        <w:rPr>
          <w:sz w:val="24"/>
          <w:szCs w:val="24"/>
        </w:rPr>
        <w:fldChar w:fldCharType="separate"/>
      </w:r>
      <w:r w:rsidR="0030300C">
        <w:rPr>
          <w:noProof/>
          <w:sz w:val="24"/>
          <w:szCs w:val="24"/>
        </w:rPr>
        <w:t>(27)</w:t>
      </w:r>
      <w:r w:rsidR="008A1376">
        <w:rPr>
          <w:sz w:val="24"/>
          <w:szCs w:val="24"/>
        </w:rPr>
        <w:fldChar w:fldCharType="end"/>
      </w:r>
      <w:r w:rsidR="00D95C9E" w:rsidRPr="006611D8">
        <w:rPr>
          <w:sz w:val="24"/>
          <w:szCs w:val="24"/>
        </w:rPr>
        <w:t>.</w:t>
      </w:r>
    </w:p>
    <w:p w14:paraId="0D1C1715" w14:textId="7401A309" w:rsidR="00114435" w:rsidRPr="006611D8" w:rsidRDefault="00915024" w:rsidP="00D95C9E">
      <w:pPr>
        <w:spacing w:line="360" w:lineRule="auto"/>
        <w:rPr>
          <w:b/>
          <w:sz w:val="24"/>
          <w:szCs w:val="24"/>
        </w:rPr>
      </w:pPr>
      <w:r w:rsidRPr="006611D8">
        <w:rPr>
          <w:b/>
          <w:sz w:val="24"/>
          <w:szCs w:val="24"/>
        </w:rPr>
        <w:t>Clinical trials</w:t>
      </w:r>
    </w:p>
    <w:p w14:paraId="09AE26B2" w14:textId="5C37CDB2" w:rsidR="00114435" w:rsidRPr="00861B02" w:rsidRDefault="00114435" w:rsidP="00D95C9E">
      <w:pPr>
        <w:spacing w:line="360" w:lineRule="auto"/>
        <w:rPr>
          <w:rFonts w:cs="Times New Roman"/>
          <w:color w:val="000000" w:themeColor="text1"/>
          <w:sz w:val="24"/>
          <w:szCs w:val="24"/>
        </w:rPr>
      </w:pPr>
      <w:r w:rsidRPr="006611D8">
        <w:rPr>
          <w:rFonts w:cs="Times New Roman"/>
          <w:color w:val="000000" w:themeColor="text1"/>
          <w:sz w:val="24"/>
          <w:szCs w:val="24"/>
        </w:rPr>
        <w:t>There is no strong evidence for the effectiveness of different therapies for PCD; thus, current recommendations are based on expert opinion, extrapolations from CF and other diseases and few, mostly observational, studies in PCD</w:t>
      </w:r>
      <w:r w:rsidR="00825367">
        <w:rPr>
          <w:rFonts w:cs="Times New Roman"/>
          <w:color w:val="000000" w:themeColor="text1"/>
          <w:sz w:val="24"/>
          <w:szCs w:val="24"/>
        </w:rPr>
        <w:fldChar w:fldCharType="begin"/>
      </w:r>
      <w:r w:rsidR="00825367">
        <w:rPr>
          <w:rFonts w:cs="Times New Roman"/>
          <w:color w:val="000000" w:themeColor="text1"/>
          <w:sz w:val="24"/>
          <w:szCs w:val="24"/>
        </w:rPr>
        <w:instrText xml:space="preserve"> ADDIN EN.CITE &lt;EndNote&gt;&lt;Cite&gt;&lt;Author&gt;Kuehni&lt;/Author&gt;&lt;Year&gt;2018&lt;/Year&gt;&lt;RecNum&gt;186&lt;/RecNum&gt;&lt;DisplayText&gt;(28)&lt;/DisplayText&gt;&lt;record&gt;&lt;rec-number&gt;186&lt;/rec-number&gt;&lt;foreign-keys&gt;&lt;key app="EN" db-id="9vxts5xzrtsp29eep0dxezxzex9v9999zzrs" timestamp="1606949724"&gt;186&lt;/key&gt;&lt;/foreign-keys&gt;&lt;ref-type name="Book Section"&gt;5&lt;/ref-type&gt;&lt;contributors&gt;&lt;authors&gt;&lt;author&gt;Kuehni, Claudia&lt;/author&gt;&lt;author&gt;Goutaki, Myrofora&lt;/author&gt;&lt;author&gt;Rubbo, Bruna&lt;/author&gt;&lt;author&gt;Lucas, Jane&lt;/author&gt;&lt;/authors&gt;&lt;/contributors&gt;&lt;titles&gt;&lt;title&gt;Management of primary ciliary dyskinesia: current practice and future perspectives&lt;/title&gt;&lt;/titles&gt;&lt;dates&gt;&lt;year&gt;2018&lt;/year&gt;&lt;/dates&gt;&lt;isbn&gt;9781849840972&lt;/isbn&gt;&lt;urls&gt;&lt;/urls&gt;&lt;electronic-resource-num&gt;10.1183/2312508X.10016717&lt;/electronic-resource-num&gt;&lt;/record&gt;&lt;/Cite&gt;&lt;/EndNote&gt;</w:instrText>
      </w:r>
      <w:r w:rsidR="00825367">
        <w:rPr>
          <w:rFonts w:cs="Times New Roman"/>
          <w:color w:val="000000" w:themeColor="text1"/>
          <w:sz w:val="24"/>
          <w:szCs w:val="24"/>
        </w:rPr>
        <w:fldChar w:fldCharType="separate"/>
      </w:r>
      <w:r w:rsidR="00825367">
        <w:rPr>
          <w:rFonts w:cs="Times New Roman"/>
          <w:noProof/>
          <w:color w:val="000000" w:themeColor="text1"/>
          <w:sz w:val="24"/>
          <w:szCs w:val="24"/>
        </w:rPr>
        <w:t>(28)</w:t>
      </w:r>
      <w:r w:rsidR="00825367">
        <w:rPr>
          <w:rFonts w:cs="Times New Roman"/>
          <w:color w:val="000000" w:themeColor="text1"/>
          <w:sz w:val="24"/>
          <w:szCs w:val="24"/>
        </w:rPr>
        <w:fldChar w:fldCharType="end"/>
      </w:r>
      <w:r w:rsidRPr="00261529">
        <w:rPr>
          <w:rFonts w:cs="Times New Roman"/>
          <w:color w:val="000000" w:themeColor="text1"/>
          <w:sz w:val="24"/>
          <w:szCs w:val="24"/>
        </w:rPr>
        <w:t xml:space="preserve">. To improve the evidence base for treatment of PCD </w:t>
      </w:r>
      <w:r w:rsidRPr="006611D8">
        <w:rPr>
          <w:rFonts w:cs="Times New Roman"/>
          <w:color w:val="000000" w:themeColor="text1"/>
          <w:sz w:val="24"/>
          <w:szCs w:val="24"/>
        </w:rPr>
        <w:t xml:space="preserve">BEAT-PCD aims to develop a framework encouraging and setting the standards for development and successful completion of clinical trials. </w:t>
      </w:r>
      <w:r w:rsidR="006611D8">
        <w:rPr>
          <w:rFonts w:cs="Times New Roman"/>
          <w:color w:val="000000" w:themeColor="text1"/>
          <w:sz w:val="24"/>
          <w:szCs w:val="24"/>
        </w:rPr>
        <w:t xml:space="preserve">This </w:t>
      </w:r>
      <w:r w:rsidRPr="006611D8">
        <w:rPr>
          <w:rFonts w:cs="Times New Roman"/>
          <w:color w:val="000000" w:themeColor="text1"/>
          <w:sz w:val="24"/>
          <w:szCs w:val="24"/>
        </w:rPr>
        <w:t xml:space="preserve">WP aims to develop, in collaboration with the </w:t>
      </w:r>
      <w:r w:rsidR="00261529" w:rsidRPr="00261529">
        <w:rPr>
          <w:rFonts w:cs="Times New Roman"/>
          <w:color w:val="000000" w:themeColor="text1"/>
          <w:sz w:val="24"/>
          <w:szCs w:val="24"/>
        </w:rPr>
        <w:t xml:space="preserve">European Reference Network </w:t>
      </w:r>
      <w:r w:rsidRPr="006611D8">
        <w:rPr>
          <w:rFonts w:cs="Times New Roman"/>
          <w:color w:val="000000" w:themeColor="text1"/>
          <w:sz w:val="24"/>
          <w:szCs w:val="24"/>
        </w:rPr>
        <w:t xml:space="preserve">ERN-LUNG (PCD core), a clinical trials network that will promote clinical trials in PCD by identifying reliable </w:t>
      </w:r>
      <w:r w:rsidRPr="00261529">
        <w:rPr>
          <w:rFonts w:cs="Times New Roman"/>
          <w:color w:val="000000" w:themeColor="text1"/>
          <w:sz w:val="24"/>
          <w:szCs w:val="24"/>
        </w:rPr>
        <w:t xml:space="preserve">clinical outcome measures and biomarkers, improving trial design and recruiting sufficient numbers of patients through prospective national and international registration and follow-up of PCD patients. </w:t>
      </w:r>
    </w:p>
    <w:p w14:paraId="790F38A0" w14:textId="75D83E65" w:rsidR="00915024" w:rsidRPr="006611D8" w:rsidRDefault="00915024" w:rsidP="00915024">
      <w:pPr>
        <w:spacing w:line="360" w:lineRule="auto"/>
        <w:rPr>
          <w:b/>
          <w:sz w:val="24"/>
          <w:szCs w:val="24"/>
        </w:rPr>
      </w:pPr>
      <w:r w:rsidRPr="006611D8">
        <w:rPr>
          <w:b/>
          <w:sz w:val="24"/>
          <w:szCs w:val="24"/>
        </w:rPr>
        <w:t>Improving PCD diagnosis</w:t>
      </w:r>
    </w:p>
    <w:p w14:paraId="57FC5AA5" w14:textId="6A7F961F" w:rsidR="00DE0FA3" w:rsidRPr="006611D8" w:rsidRDefault="00D12C57" w:rsidP="00915024">
      <w:pPr>
        <w:spacing w:line="360" w:lineRule="auto"/>
        <w:rPr>
          <w:b/>
          <w:sz w:val="24"/>
          <w:szCs w:val="24"/>
        </w:rPr>
      </w:pPr>
      <w:r w:rsidRPr="006611D8">
        <w:rPr>
          <w:sz w:val="24"/>
          <w:szCs w:val="24"/>
        </w:rPr>
        <w:t>Diagnosis is complex as there is not a single stand-alone test to diagnose PCD, therefore it is necessary to apply a multi-test approach</w:t>
      </w:r>
      <w:r w:rsidR="00C06665">
        <w:rPr>
          <w:sz w:val="24"/>
          <w:szCs w:val="24"/>
        </w:rPr>
        <w:fldChar w:fldCharType="begin"/>
      </w:r>
      <w:r w:rsidR="00825367">
        <w:rPr>
          <w:sz w:val="24"/>
          <w:szCs w:val="24"/>
        </w:rPr>
        <w:instrText xml:space="preserve"> ADDIN EN.CITE &lt;EndNote&gt;&lt;Cite&gt;&lt;Author&gt;Shoemark&lt;/Author&gt;&lt;Year&gt;2018&lt;/Year&gt;&lt;RecNum&gt;52&lt;/RecNum&gt;&lt;DisplayText&gt;(29, 30)&lt;/DisplayText&gt;&lt;record&gt;&lt;rec-number&gt;52&lt;/rec-number&gt;&lt;foreign-keys&gt;&lt;key app="EN" db-id="9vxts5xzrtsp29eep0dxezxzex9v9999zzrs" timestamp="1606922442"&gt;52&lt;/key&gt;&lt;/foreign-keys&gt;&lt;ref-type name="Journal Article"&gt;17&lt;/ref-type&gt;&lt;contributors&gt;&lt;authors&gt;&lt;author&gt;Shoemark, A.&lt;/author&gt;&lt;author&gt;Lucas, J. S.&lt;/author&gt;&lt;/authors&gt;&lt;/contributors&gt;&lt;titles&gt;&lt;title&gt;Diagnosis of primary ciliary dyskinesia: Current practice and future perspectives&lt;/title&gt;&lt;secondary-title&gt;ERS Monograph&lt;/secondary-title&gt;&lt;/titles&gt;&lt;periodical&gt;&lt;full-title&gt;ERS Monograph&lt;/full-title&gt;&lt;/periodical&gt;&lt;volume&gt;2018&lt;/volume&gt;&lt;number&gt;9781849840989&lt;/number&gt;&lt;dates&gt;&lt;year&gt;2018&lt;/year&gt;&lt;/dates&gt;&lt;urls&gt;&lt;/urls&gt;&lt;electronic-resource-num&gt;10.1183/2312508X.10016617&lt;/electronic-resource-num&gt;&lt;/record&gt;&lt;/Cite&gt;&lt;Cite&gt;&lt;Author&gt;Shoemark&lt;/Author&gt;&lt;Year&gt;2020&lt;/Year&gt;&lt;RecNum&gt;143&lt;/RecNum&gt;&lt;record&gt;&lt;rec-number&gt;143&lt;/rec-number&gt;&lt;foreign-keys&gt;&lt;key app="EN" db-id="9vxts5xzrtsp29eep0dxezxzex9v9999zzrs" timestamp="1606922442"&gt;143&lt;/key&gt;&lt;/foreign-keys&gt;&lt;ref-type name="Journal Article"&gt;17&lt;/ref-type&gt;&lt;contributors&gt;&lt;authors&gt;&lt;author&gt;Shoemark, A.&lt;/author&gt;&lt;author&gt;Rubbo, B.&lt;/author&gt;&lt;author&gt;Haarman, E.&lt;/author&gt;&lt;author&gt;Hirst, R. A.&lt;/author&gt;&lt;author&gt;Hogg, C.&lt;/author&gt;&lt;author&gt;Jackson, C. L.&lt;/author&gt;&lt;author&gt;Nielsen, K. G.&lt;/author&gt;&lt;author&gt;Papon, J. F.&lt;/author&gt;&lt;author&gt;Robinson, P.&lt;/author&gt;&lt;author&gt;Walker, W. T.&lt;/author&gt;&lt;author&gt;Lucas, J. S.&lt;/author&gt;&lt;/authors&gt;&lt;/contributors&gt;&lt;titles&gt;&lt;title&gt;The controversies and difficulties of diagnosing primary ciliary dyskinesia&lt;/title&gt;&lt;secondary-title&gt;American Journal of Respiratory and Critical Care Medicine&lt;/secondary-title&gt;&lt;/titles&gt;&lt;periodical&gt;&lt;full-title&gt;American Journal of Respiratory and Critical Care Medicine&lt;/full-title&gt;&lt;/periodical&gt;&lt;volume&gt;201&lt;/volume&gt;&lt;number&gt;1&lt;/number&gt;&lt;dates&gt;&lt;year&gt;2020&lt;/year&gt;&lt;/dates&gt;&lt;urls&gt;&lt;/urls&gt;&lt;electronic-resource-num&gt;10.1164/rccm.201907-1334LE&lt;/electronic-resource-num&gt;&lt;/record&gt;&lt;/Cite&gt;&lt;/EndNote&gt;</w:instrText>
      </w:r>
      <w:r w:rsidR="00C06665">
        <w:rPr>
          <w:sz w:val="24"/>
          <w:szCs w:val="24"/>
        </w:rPr>
        <w:fldChar w:fldCharType="separate"/>
      </w:r>
      <w:r w:rsidR="00825367">
        <w:rPr>
          <w:noProof/>
          <w:sz w:val="24"/>
          <w:szCs w:val="24"/>
        </w:rPr>
        <w:t>(29, 30)</w:t>
      </w:r>
      <w:r w:rsidR="00C06665">
        <w:rPr>
          <w:sz w:val="24"/>
          <w:szCs w:val="24"/>
        </w:rPr>
        <w:fldChar w:fldCharType="end"/>
      </w:r>
      <w:r w:rsidRPr="006611D8">
        <w:rPr>
          <w:sz w:val="24"/>
          <w:szCs w:val="24"/>
        </w:rPr>
        <w:t>. It also</w:t>
      </w:r>
      <w:r w:rsidR="00AB7E3D" w:rsidRPr="006611D8">
        <w:rPr>
          <w:sz w:val="24"/>
          <w:szCs w:val="24"/>
        </w:rPr>
        <w:t xml:space="preserve"> varies significantly between countries because of inequalities in access to modern diagnostic facilities. A large proportion of patients are treated without confirmed diagnosis, due to lack of available equipment and expertise in many countries, which makes it necessary to rely on clinical assessment, partial diagnostic testing or support from a reference centre in another country. W</w:t>
      </w:r>
      <w:r w:rsidR="00090C0D" w:rsidRPr="006611D8">
        <w:rPr>
          <w:sz w:val="24"/>
          <w:szCs w:val="24"/>
        </w:rPr>
        <w:t>e</w:t>
      </w:r>
      <w:r w:rsidR="00AB7E3D" w:rsidRPr="006611D8">
        <w:rPr>
          <w:sz w:val="24"/>
          <w:szCs w:val="24"/>
        </w:rPr>
        <w:t xml:space="preserve"> aim to improve diagnosis of PCD by developing a platform to exchange diagnostic expertise between centres</w:t>
      </w:r>
      <w:r w:rsidR="00D23D2F" w:rsidRPr="006611D8">
        <w:rPr>
          <w:sz w:val="24"/>
          <w:szCs w:val="24"/>
        </w:rPr>
        <w:t xml:space="preserve"> and supporting centres with limited diagnostic resources, </w:t>
      </w:r>
      <w:r w:rsidR="00090C0D" w:rsidRPr="006611D8">
        <w:rPr>
          <w:sz w:val="24"/>
          <w:szCs w:val="24"/>
        </w:rPr>
        <w:t>in close collabo</w:t>
      </w:r>
      <w:r w:rsidR="00D23D2F" w:rsidRPr="006611D8">
        <w:rPr>
          <w:sz w:val="24"/>
          <w:szCs w:val="24"/>
        </w:rPr>
        <w:t xml:space="preserve">ration with ERN-LUNG (PCD core). </w:t>
      </w:r>
      <w:r w:rsidR="006611D8">
        <w:rPr>
          <w:sz w:val="24"/>
          <w:szCs w:val="24"/>
        </w:rPr>
        <w:t>We also</w:t>
      </w:r>
      <w:r w:rsidR="00D23D2F" w:rsidRPr="006611D8">
        <w:rPr>
          <w:sz w:val="24"/>
          <w:szCs w:val="24"/>
        </w:rPr>
        <w:t xml:space="preserve"> aim to </w:t>
      </w:r>
      <w:r w:rsidR="00090C0D" w:rsidRPr="006611D8">
        <w:rPr>
          <w:sz w:val="24"/>
          <w:szCs w:val="24"/>
        </w:rPr>
        <w:t xml:space="preserve">standardise diagnostic results for tests where the need remains e.g. high-speed video microscopy, genetics and </w:t>
      </w:r>
      <w:r w:rsidR="00D23D2F" w:rsidRPr="006611D8">
        <w:rPr>
          <w:sz w:val="24"/>
          <w:szCs w:val="24"/>
        </w:rPr>
        <w:t>i</w:t>
      </w:r>
      <w:r w:rsidR="00090C0D" w:rsidRPr="006611D8">
        <w:rPr>
          <w:sz w:val="24"/>
          <w:szCs w:val="24"/>
        </w:rPr>
        <w:t xml:space="preserve">mmunofluorescence. </w:t>
      </w:r>
    </w:p>
    <w:p w14:paraId="072E43FC" w14:textId="361E14DD" w:rsidR="00915024" w:rsidRPr="006611D8" w:rsidRDefault="00915024">
      <w:pPr>
        <w:rPr>
          <w:b/>
          <w:sz w:val="24"/>
          <w:szCs w:val="24"/>
        </w:rPr>
      </w:pPr>
      <w:r w:rsidRPr="006611D8">
        <w:rPr>
          <w:b/>
          <w:sz w:val="24"/>
          <w:szCs w:val="24"/>
        </w:rPr>
        <w:t>Clinical care and management</w:t>
      </w:r>
    </w:p>
    <w:p w14:paraId="14F2DE6F" w14:textId="4B562FE4" w:rsidR="00DE0FA3" w:rsidRPr="006611D8" w:rsidRDefault="00DE0FA3" w:rsidP="00D12C57">
      <w:pPr>
        <w:pStyle w:val="ListParagraph"/>
        <w:spacing w:line="360" w:lineRule="auto"/>
        <w:ind w:left="0"/>
        <w:rPr>
          <w:b/>
          <w:sz w:val="24"/>
          <w:szCs w:val="24"/>
        </w:rPr>
      </w:pPr>
      <w:r w:rsidRPr="00261529">
        <w:rPr>
          <w:color w:val="000000" w:themeColor="text1"/>
          <w:sz w:val="24"/>
          <w:szCs w:val="24"/>
        </w:rPr>
        <w:lastRenderedPageBreak/>
        <w:t xml:space="preserve">In contrast to many common conditions, care of patients with PCD requires a </w:t>
      </w:r>
      <w:r w:rsidR="00D9056F" w:rsidRPr="00261529">
        <w:rPr>
          <w:color w:val="000000" w:themeColor="text1"/>
          <w:sz w:val="24"/>
          <w:szCs w:val="24"/>
        </w:rPr>
        <w:t xml:space="preserve">multidisciplinary </w:t>
      </w:r>
      <w:r w:rsidR="00D9056F" w:rsidRPr="006611D8">
        <w:rPr>
          <w:color w:val="000000" w:themeColor="text1"/>
          <w:sz w:val="24"/>
          <w:szCs w:val="24"/>
        </w:rPr>
        <w:t>approach</w:t>
      </w:r>
      <w:r w:rsidRPr="006611D8">
        <w:rPr>
          <w:color w:val="000000" w:themeColor="text1"/>
          <w:sz w:val="24"/>
          <w:szCs w:val="24"/>
        </w:rPr>
        <w:t xml:space="preserve">. Awareness among physicians is low and although some countries have established designated PCD centres, in many countries care is heterogeneous and decentralized. </w:t>
      </w:r>
      <w:r w:rsidR="00132888" w:rsidRPr="006611D8">
        <w:rPr>
          <w:color w:val="000000" w:themeColor="text1"/>
          <w:sz w:val="24"/>
          <w:szCs w:val="24"/>
        </w:rPr>
        <w:t xml:space="preserve">In addition to promoting clinical trials, BEAT-PCD aims to improve evidence </w:t>
      </w:r>
      <w:r w:rsidR="00851DFC" w:rsidRPr="006611D8">
        <w:rPr>
          <w:sz w:val="24"/>
          <w:szCs w:val="24"/>
          <w:lang w:val="en-GB"/>
        </w:rPr>
        <w:t xml:space="preserve">about the phenotypic variability of PCD also taking into account patients’ disease perception by collecting patient-reported outcomes. Overall, </w:t>
      </w:r>
      <w:r w:rsidR="00AE7C5C" w:rsidRPr="006611D8">
        <w:rPr>
          <w:color w:val="000000" w:themeColor="text1"/>
          <w:sz w:val="24"/>
          <w:szCs w:val="24"/>
        </w:rPr>
        <w:t xml:space="preserve">BEAT-PCD aims to promote </w:t>
      </w:r>
      <w:r w:rsidR="00AE7C5C" w:rsidRPr="006611D8">
        <w:rPr>
          <w:sz w:val="24"/>
          <w:szCs w:val="24"/>
          <w:lang w:val="en-GB"/>
        </w:rPr>
        <w:t>standardization of clinical practices in PCD care across Europe and support the development of evidence-based clinical guidelines and educational resources for healthcare professionals involved in PCD care and patients.</w:t>
      </w:r>
      <w:r w:rsidR="00851DFC" w:rsidRPr="006611D8">
        <w:rPr>
          <w:sz w:val="24"/>
          <w:szCs w:val="24"/>
          <w:lang w:val="en-GB"/>
        </w:rPr>
        <w:t xml:space="preserve"> </w:t>
      </w:r>
      <w:r w:rsidR="00F378B1" w:rsidRPr="006611D8">
        <w:rPr>
          <w:sz w:val="24"/>
          <w:szCs w:val="24"/>
          <w:lang w:val="en-GB"/>
        </w:rPr>
        <w:t>In this framework,</w:t>
      </w:r>
      <w:r w:rsidR="006611D8">
        <w:rPr>
          <w:sz w:val="24"/>
          <w:szCs w:val="24"/>
          <w:lang w:val="en-GB"/>
        </w:rPr>
        <w:t xml:space="preserve"> we</w:t>
      </w:r>
      <w:r w:rsidR="00F378B1" w:rsidRPr="006611D8">
        <w:rPr>
          <w:sz w:val="24"/>
          <w:szCs w:val="24"/>
          <w:lang w:val="en-GB"/>
        </w:rPr>
        <w:t xml:space="preserve"> will promote the piloting and subsequent use of the standardised form FOLLOW-PCD in interested PCD centres for clinical follow-up and research</w:t>
      </w:r>
      <w:r w:rsidR="00B61886">
        <w:rPr>
          <w:sz w:val="24"/>
          <w:szCs w:val="24"/>
          <w:lang w:val="en-GB"/>
        </w:rPr>
        <w:fldChar w:fldCharType="begin">
          <w:fldData xml:space="preserve">PEVuZE5vdGU+PENpdGU+PEF1dGhvcj5Hb3V0YWtpPC9BdXRob3I+PFllYXI+MjAyMDwvWWVhcj48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</w:fldData>
        </w:fldChar>
      </w:r>
      <w:r w:rsidR="0030300C">
        <w:rPr>
          <w:sz w:val="24"/>
          <w:szCs w:val="24"/>
          <w:lang w:val="en-GB"/>
        </w:rPr>
        <w:instrText xml:space="preserve"> ADDIN EN.CITE </w:instrText>
      </w:r>
      <w:r w:rsidR="0030300C">
        <w:rPr>
          <w:sz w:val="24"/>
          <w:szCs w:val="24"/>
          <w:lang w:val="en-GB"/>
        </w:rPr>
        <w:fldChar w:fldCharType="begin">
          <w:fldData xml:space="preserve">PEVuZE5vdGU+PENpdGU+PEF1dGhvcj5Hb3V0YWtpPC9BdXRob3I+PFllYXI+MjAyMDwvWWVhcj48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</w:fldData>
        </w:fldChar>
      </w:r>
      <w:r w:rsidR="0030300C">
        <w:rPr>
          <w:sz w:val="24"/>
          <w:szCs w:val="24"/>
          <w:lang w:val="en-GB"/>
        </w:rPr>
        <w:instrText xml:space="preserve"> ADDIN EN.CITE.DATA </w:instrText>
      </w:r>
      <w:r w:rsidR="0030300C">
        <w:rPr>
          <w:sz w:val="24"/>
          <w:szCs w:val="24"/>
          <w:lang w:val="en-GB"/>
        </w:rPr>
      </w:r>
      <w:r w:rsidR="0030300C">
        <w:rPr>
          <w:sz w:val="24"/>
          <w:szCs w:val="24"/>
          <w:lang w:val="en-GB"/>
        </w:rPr>
        <w:fldChar w:fldCharType="end"/>
      </w:r>
      <w:r w:rsidR="00B61886">
        <w:rPr>
          <w:sz w:val="24"/>
          <w:szCs w:val="24"/>
          <w:lang w:val="en-GB"/>
        </w:rPr>
      </w:r>
      <w:r w:rsidR="00B61886">
        <w:rPr>
          <w:sz w:val="24"/>
          <w:szCs w:val="24"/>
          <w:lang w:val="en-GB"/>
        </w:rPr>
        <w:fldChar w:fldCharType="separate"/>
      </w:r>
      <w:r w:rsidR="0030300C">
        <w:rPr>
          <w:noProof/>
          <w:sz w:val="24"/>
          <w:szCs w:val="24"/>
          <w:lang w:val="en-GB"/>
        </w:rPr>
        <w:t>(14)</w:t>
      </w:r>
      <w:r w:rsidR="00B61886">
        <w:rPr>
          <w:sz w:val="24"/>
          <w:szCs w:val="24"/>
          <w:lang w:val="en-GB"/>
        </w:rPr>
        <w:fldChar w:fldCharType="end"/>
      </w:r>
      <w:r w:rsidR="00F378B1" w:rsidRPr="006611D8">
        <w:rPr>
          <w:sz w:val="24"/>
          <w:szCs w:val="24"/>
          <w:lang w:val="en-GB"/>
        </w:rPr>
        <w:t>.</w:t>
      </w:r>
    </w:p>
    <w:p w14:paraId="444C1187" w14:textId="6A5E3BA9" w:rsidR="00915024" w:rsidRPr="006611D8" w:rsidRDefault="00915024" w:rsidP="00D12C57">
      <w:pPr>
        <w:spacing w:line="360" w:lineRule="auto"/>
        <w:rPr>
          <w:b/>
          <w:sz w:val="24"/>
          <w:szCs w:val="24"/>
        </w:rPr>
      </w:pPr>
      <w:r w:rsidRPr="006611D8">
        <w:rPr>
          <w:b/>
          <w:sz w:val="24"/>
          <w:szCs w:val="24"/>
        </w:rPr>
        <w:t>Engagement with the ERS and dissemination of CRC activities and results</w:t>
      </w:r>
    </w:p>
    <w:p w14:paraId="354953A4" w14:textId="3DD0113B" w:rsidR="00AB7E3D" w:rsidRDefault="00AB7E3D" w:rsidP="00D12C57">
      <w:pPr>
        <w:spacing w:line="360" w:lineRule="auto"/>
        <w:rPr>
          <w:sz w:val="24"/>
          <w:szCs w:val="24"/>
        </w:rPr>
      </w:pPr>
      <w:r w:rsidRPr="00261529">
        <w:rPr>
          <w:sz w:val="24"/>
          <w:szCs w:val="24"/>
        </w:rPr>
        <w:t xml:space="preserve">Dissemination of the work of BEAT-PCD to other physicians and researchers, patients, the public and all relevant stakeholders is of outmost importance for our network. WP7 will work in collaboration with all other WPs, to ensure successful communication with the ERS and other CRCs and disseminate widely all activities and results, through the BEAT-PCD website newsletters, networking events, educational meetings </w:t>
      </w:r>
      <w:r w:rsidR="00A76298" w:rsidRPr="006611D8">
        <w:rPr>
          <w:sz w:val="24"/>
          <w:szCs w:val="24"/>
        </w:rPr>
        <w:t>and other activities</w:t>
      </w:r>
      <w:r w:rsidRPr="006611D8">
        <w:rPr>
          <w:sz w:val="24"/>
          <w:szCs w:val="24"/>
        </w:rPr>
        <w:t>.</w:t>
      </w:r>
    </w:p>
    <w:p w14:paraId="2689FAF3" w14:textId="42BE0831" w:rsidR="006611D8" w:rsidRPr="006611D8" w:rsidRDefault="006611D8" w:rsidP="006611D8">
      <w:pPr>
        <w:spacing w:line="360" w:lineRule="auto"/>
        <w:rPr>
          <w:b/>
          <w:sz w:val="24"/>
          <w:szCs w:val="24"/>
        </w:rPr>
      </w:pPr>
      <w:r w:rsidRPr="006611D8">
        <w:rPr>
          <w:b/>
          <w:sz w:val="24"/>
          <w:szCs w:val="24"/>
        </w:rPr>
        <w:t>Project management and governance</w:t>
      </w:r>
    </w:p>
    <w:p w14:paraId="7231EAB5" w14:textId="1B91CB8D" w:rsidR="006611D8" w:rsidRPr="006611D8" w:rsidRDefault="006611D8" w:rsidP="006611D8">
      <w:pPr>
        <w:spacing w:line="360" w:lineRule="auto"/>
        <w:rPr>
          <w:sz w:val="24"/>
          <w:szCs w:val="24"/>
        </w:rPr>
      </w:pPr>
      <w:r w:rsidRPr="006611D8">
        <w:rPr>
          <w:sz w:val="24"/>
          <w:szCs w:val="24"/>
        </w:rPr>
        <w:t>BEAT-PCD is governed by a management committee consisting of the two chairs and the WP leads and co-leads. In addition, a BEAT-PCD advisory board, including relevant stakeholders, works closely with the CRC chairs to ensure that all activities of the network are beneficial to all stakeholders and complimentary to the activities of other relevant initiatives such as the ERN-LUNG (PCD core).</w:t>
      </w:r>
    </w:p>
    <w:p w14:paraId="220136A8" w14:textId="77777777" w:rsidR="00205F3E" w:rsidRPr="006611D8" w:rsidRDefault="00205F3E" w:rsidP="00AB7E3D">
      <w:pPr>
        <w:rPr>
          <w:b/>
          <w:sz w:val="24"/>
          <w:szCs w:val="24"/>
        </w:rPr>
      </w:pPr>
    </w:p>
    <w:p w14:paraId="6ACB2967" w14:textId="26D705AB" w:rsidR="00AB7E3D" w:rsidRPr="00261529" w:rsidRDefault="00AB7E3D" w:rsidP="00AB7E3D">
      <w:pPr>
        <w:rPr>
          <w:b/>
          <w:sz w:val="24"/>
          <w:szCs w:val="24"/>
        </w:rPr>
      </w:pPr>
      <w:r w:rsidRPr="00261529">
        <w:rPr>
          <w:b/>
          <w:sz w:val="24"/>
          <w:szCs w:val="24"/>
        </w:rPr>
        <w:t>Conclusion</w:t>
      </w:r>
    </w:p>
    <w:p w14:paraId="643D402E" w14:textId="020BAEB9" w:rsidR="00A76298" w:rsidRPr="006611D8" w:rsidRDefault="004B6409">
      <w:pPr>
        <w:rPr>
          <w:sz w:val="24"/>
          <w:szCs w:val="24"/>
        </w:rPr>
      </w:pPr>
      <w:r w:rsidRPr="006611D8">
        <w:rPr>
          <w:sz w:val="24"/>
          <w:szCs w:val="24"/>
        </w:rPr>
        <w:t xml:space="preserve">For a rare disease such as PCD, international collaboration is essential to improve patient diagnosis and care. </w:t>
      </w:r>
      <w:r w:rsidR="00517583" w:rsidRPr="006611D8">
        <w:rPr>
          <w:sz w:val="24"/>
          <w:szCs w:val="24"/>
        </w:rPr>
        <w:t>W</w:t>
      </w:r>
      <w:r w:rsidRPr="006611D8">
        <w:rPr>
          <w:sz w:val="24"/>
          <w:szCs w:val="24"/>
        </w:rPr>
        <w:t>ith this ERS CRC</w:t>
      </w:r>
      <w:r w:rsidR="00517583" w:rsidRPr="006611D8">
        <w:rPr>
          <w:sz w:val="24"/>
          <w:szCs w:val="24"/>
        </w:rPr>
        <w:t>, as a large multidisciplinary network of researchers and healthcare professionals,</w:t>
      </w:r>
      <w:r w:rsidRPr="006611D8">
        <w:rPr>
          <w:sz w:val="24"/>
          <w:szCs w:val="24"/>
        </w:rPr>
        <w:t xml:space="preserve"> we aim to advance clinical and translational research in </w:t>
      </w:r>
      <w:r w:rsidR="00517583" w:rsidRPr="006611D8">
        <w:rPr>
          <w:sz w:val="24"/>
          <w:szCs w:val="24"/>
        </w:rPr>
        <w:t xml:space="preserve">different </w:t>
      </w:r>
      <w:r w:rsidR="00517583" w:rsidRPr="006611D8">
        <w:rPr>
          <w:sz w:val="24"/>
          <w:szCs w:val="24"/>
        </w:rPr>
        <w:lastRenderedPageBreak/>
        <w:t xml:space="preserve">areas of </w:t>
      </w:r>
      <w:r w:rsidRPr="006611D8">
        <w:rPr>
          <w:sz w:val="24"/>
          <w:szCs w:val="24"/>
        </w:rPr>
        <w:t>PCD through building upon the foundations set by the previous collaborative initiatives.</w:t>
      </w:r>
    </w:p>
    <w:p w14:paraId="01158973" w14:textId="65FC77DB" w:rsidR="00A76298" w:rsidRPr="007E5769" w:rsidRDefault="00A76298" w:rsidP="00A76298">
      <w:pPr>
        <w:rPr>
          <w:sz w:val="24"/>
          <w:szCs w:val="24"/>
        </w:rPr>
      </w:pPr>
      <w:r w:rsidRPr="007E5769">
        <w:rPr>
          <w:sz w:val="24"/>
          <w:szCs w:val="24"/>
        </w:rPr>
        <w:t xml:space="preserve">If you would like to join us, please contact </w:t>
      </w:r>
      <w:r w:rsidR="0063628E">
        <w:rPr>
          <w:sz w:val="24"/>
          <w:szCs w:val="24"/>
        </w:rPr>
        <w:t xml:space="preserve">us at </w:t>
      </w:r>
      <w:r w:rsidRPr="007E5769">
        <w:rPr>
          <w:sz w:val="24"/>
          <w:szCs w:val="24"/>
        </w:rPr>
        <w:t>beatpcd@ers.net. You can also follow updates on Twitter (@</w:t>
      </w:r>
      <w:proofErr w:type="spellStart"/>
      <w:r w:rsidRPr="007E5769">
        <w:rPr>
          <w:sz w:val="24"/>
          <w:szCs w:val="24"/>
        </w:rPr>
        <w:t>beatpcd</w:t>
      </w:r>
      <w:proofErr w:type="spellEnd"/>
      <w:r w:rsidRPr="007E5769">
        <w:rPr>
          <w:sz w:val="24"/>
          <w:szCs w:val="24"/>
        </w:rPr>
        <w:t>) or at our website (</w:t>
      </w:r>
      <w:hyperlink r:id="rId10" w:history="1">
        <w:r w:rsidRPr="0063628E">
          <w:rPr>
            <w:sz w:val="24"/>
            <w:szCs w:val="24"/>
          </w:rPr>
          <w:t>https://beat-pcd.squarespace.com/</w:t>
        </w:r>
      </w:hyperlink>
      <w:r w:rsidRPr="007E5769">
        <w:rPr>
          <w:sz w:val="24"/>
          <w:szCs w:val="24"/>
        </w:rPr>
        <w:t>).</w:t>
      </w:r>
    </w:p>
    <w:p w14:paraId="114E3A0C" w14:textId="11BF46D5" w:rsidR="00A76298" w:rsidRDefault="00A76298">
      <w:pPr>
        <w:rPr>
          <w:sz w:val="24"/>
          <w:szCs w:val="24"/>
        </w:rPr>
      </w:pPr>
    </w:p>
    <w:p w14:paraId="6296B5BB" w14:textId="14EBA6C3" w:rsidR="00DA4220" w:rsidRPr="00233E91" w:rsidRDefault="00DA4220" w:rsidP="00DA4220">
      <w:pPr>
        <w:rPr>
          <w:b/>
          <w:sz w:val="24"/>
          <w:szCs w:val="24"/>
        </w:rPr>
      </w:pPr>
      <w:r w:rsidRPr="00233E91">
        <w:rPr>
          <w:b/>
          <w:sz w:val="24"/>
          <w:szCs w:val="24"/>
        </w:rPr>
        <w:t>Acknowledgements</w:t>
      </w:r>
    </w:p>
    <w:p w14:paraId="720D1219" w14:textId="1D3BF4C9" w:rsidR="00DA4220" w:rsidRDefault="00DA4220" w:rsidP="00DA4220">
      <w:pPr>
        <w:rPr>
          <w:sz w:val="24"/>
          <w:szCs w:val="24"/>
        </w:rPr>
      </w:pPr>
      <w:r w:rsidRPr="00DA4220">
        <w:rPr>
          <w:sz w:val="24"/>
          <w:szCs w:val="24"/>
        </w:rPr>
        <w:t xml:space="preserve">This article was written on behalf of the </w:t>
      </w:r>
      <w:r>
        <w:rPr>
          <w:sz w:val="24"/>
          <w:szCs w:val="24"/>
        </w:rPr>
        <w:t>BEAT-PCD</w:t>
      </w:r>
      <w:r w:rsidRPr="00DA4220">
        <w:rPr>
          <w:sz w:val="24"/>
          <w:szCs w:val="24"/>
        </w:rPr>
        <w:t xml:space="preserve"> Clinical Research Collaboration members. </w:t>
      </w:r>
      <w:r>
        <w:rPr>
          <w:sz w:val="24"/>
          <w:szCs w:val="24"/>
        </w:rPr>
        <w:t>Management Committee</w:t>
      </w:r>
      <w:r w:rsidRPr="00DA4220">
        <w:rPr>
          <w:sz w:val="24"/>
          <w:szCs w:val="24"/>
        </w:rPr>
        <w:t xml:space="preserve"> members: </w:t>
      </w:r>
      <w:r>
        <w:rPr>
          <w:sz w:val="24"/>
          <w:szCs w:val="24"/>
        </w:rPr>
        <w:t>Co-chairs: Amelia Shoemark and Myrofora Goutaki, WP leaders and co-leaders</w:t>
      </w:r>
      <w:r w:rsidR="00861B02">
        <w:rPr>
          <w:sz w:val="24"/>
          <w:szCs w:val="24"/>
        </w:rPr>
        <w:t xml:space="preserve"> (alphabetical order)</w:t>
      </w:r>
      <w:r>
        <w:rPr>
          <w:sz w:val="24"/>
          <w:szCs w:val="24"/>
        </w:rPr>
        <w:t xml:space="preserve">: </w:t>
      </w:r>
      <w:r w:rsidR="00861B02">
        <w:rPr>
          <w:sz w:val="24"/>
          <w:szCs w:val="24"/>
        </w:rPr>
        <w:t xml:space="preserve">Laura Behan, Mieke Boon, Mathieu Bottier, Suzanne Crowley, Eleonora Dehlink, Ernst Eber, Nagehan Emiralioglu, Panayiotis Kouis, Claudia E. Kuehni, Marie Legendre, Niki T. Loges Jane S. Lucas, Bernard Maitre, Kim G. Nielsen, Ana Reula, Jobst </w:t>
      </w:r>
      <w:proofErr w:type="spellStart"/>
      <w:r w:rsidR="00861B02">
        <w:rPr>
          <w:sz w:val="24"/>
          <w:szCs w:val="24"/>
        </w:rPr>
        <w:t>Roehmel</w:t>
      </w:r>
      <w:proofErr w:type="spellEnd"/>
      <w:r w:rsidR="00861B02">
        <w:rPr>
          <w:sz w:val="24"/>
          <w:szCs w:val="24"/>
        </w:rPr>
        <w:t xml:space="preserve">.  </w:t>
      </w:r>
      <w:r>
        <w:rPr>
          <w:sz w:val="24"/>
          <w:szCs w:val="24"/>
        </w:rPr>
        <w:t>Advisory board members</w:t>
      </w:r>
      <w:r w:rsidRPr="00DA4220">
        <w:rPr>
          <w:sz w:val="24"/>
          <w:szCs w:val="24"/>
        </w:rPr>
        <w:t xml:space="preserve">: </w:t>
      </w:r>
      <w:proofErr w:type="spellStart"/>
      <w:r w:rsidR="00861B02">
        <w:rPr>
          <w:sz w:val="24"/>
          <w:szCs w:val="24"/>
        </w:rPr>
        <w:t>Heymut</w:t>
      </w:r>
      <w:proofErr w:type="spellEnd"/>
      <w:r w:rsidR="00861B02">
        <w:rPr>
          <w:sz w:val="24"/>
          <w:szCs w:val="24"/>
        </w:rPr>
        <w:t xml:space="preserve"> </w:t>
      </w:r>
      <w:proofErr w:type="spellStart"/>
      <w:r w:rsidR="00861B02">
        <w:rPr>
          <w:sz w:val="24"/>
          <w:szCs w:val="24"/>
        </w:rPr>
        <w:t>Omran</w:t>
      </w:r>
      <w:proofErr w:type="spellEnd"/>
      <w:r w:rsidR="00861B02">
        <w:rPr>
          <w:sz w:val="24"/>
          <w:szCs w:val="24"/>
        </w:rPr>
        <w:t xml:space="preserve"> (head of ERN-LUNG PCD core, Claire Hogg (Lead of BEAT-PCD COST training school), Lucy Dixon (UK PCD support group representative), Jens </w:t>
      </w:r>
      <w:proofErr w:type="spellStart"/>
      <w:r w:rsidR="00861B02">
        <w:rPr>
          <w:rStyle w:val="bidi"/>
        </w:rPr>
        <w:t>Brillault</w:t>
      </w:r>
      <w:proofErr w:type="spellEnd"/>
      <w:r w:rsidR="00861B02">
        <w:rPr>
          <w:rStyle w:val="bidi"/>
        </w:rPr>
        <w:t xml:space="preserve"> (German PCD support group representative), Rene </w:t>
      </w:r>
      <w:proofErr w:type="spellStart"/>
      <w:r w:rsidR="00861B02">
        <w:rPr>
          <w:rStyle w:val="bidi"/>
        </w:rPr>
        <w:t>Gaupmann</w:t>
      </w:r>
      <w:proofErr w:type="spellEnd"/>
      <w:r w:rsidR="00861B02">
        <w:rPr>
          <w:rStyle w:val="bidi"/>
        </w:rPr>
        <w:t xml:space="preserve">, Katie Horton and Yin Ting Lam (PhD representatives). </w:t>
      </w:r>
      <w:r w:rsidRPr="00DA4220">
        <w:rPr>
          <w:sz w:val="24"/>
          <w:szCs w:val="24"/>
        </w:rPr>
        <w:t>European</w:t>
      </w:r>
      <w:r>
        <w:rPr>
          <w:sz w:val="24"/>
          <w:szCs w:val="24"/>
        </w:rPr>
        <w:t xml:space="preserve"> Lung Foundation representative</w:t>
      </w:r>
      <w:r w:rsidRPr="00DA4220">
        <w:rPr>
          <w:sz w:val="24"/>
          <w:szCs w:val="24"/>
        </w:rPr>
        <w:t xml:space="preserve">: </w:t>
      </w:r>
      <w:r w:rsidR="00861B02" w:rsidRPr="00861B02">
        <w:rPr>
          <w:sz w:val="24"/>
          <w:szCs w:val="24"/>
        </w:rPr>
        <w:t>Jeanette Boyd</w:t>
      </w:r>
      <w:r w:rsidR="00861B02">
        <w:rPr>
          <w:sz w:val="24"/>
          <w:szCs w:val="24"/>
        </w:rPr>
        <w:t>. We would like to thank all members of the BEAT-PCD networks and all patients supporting our activities as well as the ERS office for the</w:t>
      </w:r>
      <w:r w:rsidR="00FA0700">
        <w:rPr>
          <w:sz w:val="24"/>
          <w:szCs w:val="24"/>
        </w:rPr>
        <w:t>ir</w:t>
      </w:r>
      <w:r w:rsidR="00861B02">
        <w:rPr>
          <w:sz w:val="24"/>
          <w:szCs w:val="24"/>
        </w:rPr>
        <w:t xml:space="preserve"> support. </w:t>
      </w:r>
    </w:p>
    <w:p w14:paraId="0A37482C" w14:textId="05D88226" w:rsidR="00DA4220" w:rsidRDefault="00DA4220">
      <w:pPr>
        <w:rPr>
          <w:sz w:val="24"/>
          <w:szCs w:val="24"/>
        </w:rPr>
      </w:pPr>
    </w:p>
    <w:p w14:paraId="04FA1DAC" w14:textId="0A510044" w:rsidR="00DA4220" w:rsidRDefault="00DA4220">
      <w:pPr>
        <w:rPr>
          <w:sz w:val="24"/>
          <w:szCs w:val="24"/>
        </w:rPr>
      </w:pPr>
    </w:p>
    <w:p w14:paraId="4C7DA6B1" w14:textId="77777777" w:rsidR="00C94973" w:rsidRDefault="00DA4220">
      <w:pPr>
        <w:rPr>
          <w:b/>
          <w:sz w:val="24"/>
          <w:szCs w:val="24"/>
        </w:rPr>
      </w:pPr>
      <w:r w:rsidRPr="00DA4220">
        <w:rPr>
          <w:b/>
          <w:sz w:val="24"/>
          <w:szCs w:val="24"/>
        </w:rPr>
        <w:t>References</w:t>
      </w:r>
      <w:r>
        <w:rPr>
          <w:b/>
          <w:sz w:val="24"/>
          <w:szCs w:val="24"/>
        </w:rPr>
        <w:t xml:space="preserve"> (max 30)</w:t>
      </w:r>
    </w:p>
    <w:p w14:paraId="7C3473FD" w14:textId="77777777" w:rsidR="00C94973" w:rsidRDefault="00C94973">
      <w:pPr>
        <w:rPr>
          <w:b/>
          <w:sz w:val="24"/>
          <w:szCs w:val="24"/>
        </w:rPr>
      </w:pPr>
    </w:p>
    <w:p w14:paraId="6667B7FB" w14:textId="77777777" w:rsidR="00825367" w:rsidRPr="00825367" w:rsidRDefault="00C94973" w:rsidP="00825367">
      <w:pPr>
        <w:pStyle w:val="EndNoteBibliography"/>
        <w:spacing w:after="0"/>
      </w:pPr>
      <w:r>
        <w:rPr>
          <w:b/>
          <w:sz w:val="24"/>
          <w:szCs w:val="24"/>
        </w:rPr>
        <w:fldChar w:fldCharType="begin"/>
      </w:r>
      <w:r>
        <w:rPr>
          <w:b/>
          <w:sz w:val="24"/>
          <w:szCs w:val="24"/>
        </w:rPr>
        <w:instrText xml:space="preserve"> ADDIN EN.REFLIST </w:instrText>
      </w:r>
      <w:r>
        <w:rPr>
          <w:b/>
          <w:sz w:val="24"/>
          <w:szCs w:val="24"/>
        </w:rPr>
        <w:fldChar w:fldCharType="separate"/>
      </w:r>
      <w:r w:rsidR="00825367" w:rsidRPr="00825367">
        <w:t>1.</w:t>
      </w:r>
      <w:r w:rsidR="00825367" w:rsidRPr="00825367">
        <w:tab/>
        <w:t>Lucas JS, Davis SD, Omran H, Shoemark A. Primary ciliary dyskinesia in the genomics age. The Lancet Respiratory Medicine. 2020;8(2).</w:t>
      </w:r>
    </w:p>
    <w:p w14:paraId="3562A7EC" w14:textId="77777777" w:rsidR="00825367" w:rsidRPr="00825367" w:rsidRDefault="00825367" w:rsidP="00825367">
      <w:pPr>
        <w:pStyle w:val="EndNoteBibliography"/>
        <w:spacing w:after="0"/>
      </w:pPr>
      <w:r w:rsidRPr="00825367">
        <w:t>2.</w:t>
      </w:r>
      <w:r w:rsidRPr="00825367">
        <w:tab/>
        <w:t>Goutaki M, Meier AB, Halbeisen FS, Lucas JS, Dell SD, Maurer E, et al. Clinical manifestations in primary ciliary dyskinesia: systematic review and meta-analysis. Eur Respir J. 2016;48(4):1081-95.</w:t>
      </w:r>
    </w:p>
    <w:p w14:paraId="47FE5FAC" w14:textId="77777777" w:rsidR="00825367" w:rsidRPr="00825367" w:rsidRDefault="00825367" w:rsidP="00825367">
      <w:pPr>
        <w:pStyle w:val="EndNoteBibliography"/>
        <w:spacing w:after="0"/>
      </w:pPr>
      <w:r w:rsidRPr="00825367">
        <w:t>3.</w:t>
      </w:r>
      <w:r w:rsidRPr="00825367">
        <w:tab/>
        <w:t>Lucas JS, Barbato A, Collins SA, Goutaki M, Behan L, Caudri D, et al. European Respiratory Society guidelines for the diagnosis of primary ciliary dyskinesia. European Respiratory Journal. 2017;49(1).</w:t>
      </w:r>
    </w:p>
    <w:p w14:paraId="6533560D" w14:textId="77777777" w:rsidR="00825367" w:rsidRPr="000B47A2" w:rsidRDefault="00825367" w:rsidP="00825367">
      <w:pPr>
        <w:pStyle w:val="EndNoteBibliography"/>
        <w:spacing w:after="0"/>
        <w:rPr>
          <w:lang w:val="de-CH"/>
        </w:rPr>
      </w:pPr>
      <w:r w:rsidRPr="00825367">
        <w:t>4.</w:t>
      </w:r>
      <w:r w:rsidRPr="00825367">
        <w:tab/>
        <w:t xml:space="preserve">Barbato A, Frischer T, Kuehni CE, Snijders D, Azevedo I, Baktai G, et al. Primary ciliary dyskinesia: a consensus statement on diagnostic and treatment approaches in children. </w:t>
      </w:r>
      <w:r w:rsidRPr="000B47A2">
        <w:rPr>
          <w:lang w:val="de-CH"/>
        </w:rPr>
        <w:t>Eur Respir J. 2009;34(6):1264-76.</w:t>
      </w:r>
    </w:p>
    <w:p w14:paraId="7D826937" w14:textId="77777777" w:rsidR="00825367" w:rsidRPr="00825367" w:rsidRDefault="00825367" w:rsidP="00825367">
      <w:pPr>
        <w:pStyle w:val="EndNoteBibliography"/>
        <w:spacing w:after="0"/>
      </w:pPr>
      <w:r w:rsidRPr="000B47A2">
        <w:rPr>
          <w:lang w:val="de-CH"/>
        </w:rPr>
        <w:t>5.</w:t>
      </w:r>
      <w:r w:rsidRPr="000B47A2">
        <w:rPr>
          <w:lang w:val="de-CH"/>
        </w:rPr>
        <w:tab/>
        <w:t xml:space="preserve">Kuehni CE, Frischer T, Strippoli MP, Maurer E, Bush A, Nielsen KG, et al. </w:t>
      </w:r>
      <w:r w:rsidRPr="00825367">
        <w:t>Factors influencing age at diagnosis of primary ciliary dyskinesia in European children. Eur Respir J. 2010;36(6):1248-58.</w:t>
      </w:r>
    </w:p>
    <w:p w14:paraId="24FE67BE" w14:textId="77777777" w:rsidR="00825367" w:rsidRPr="00825367" w:rsidRDefault="00825367" w:rsidP="00825367">
      <w:pPr>
        <w:pStyle w:val="EndNoteBibliography"/>
        <w:spacing w:after="0"/>
      </w:pPr>
      <w:r w:rsidRPr="00825367">
        <w:t>6.</w:t>
      </w:r>
      <w:r w:rsidRPr="00825367">
        <w:tab/>
        <w:t>Lucas JS, Barbato A, Collins SA, Goutaki M, Behan L, Caudri D, et al. European Respiratory Society guidelines for the diagnosis of primary ciliary dyskinesia. Eur Respir J. 2017;49(1).</w:t>
      </w:r>
    </w:p>
    <w:p w14:paraId="08E92C8B" w14:textId="77777777" w:rsidR="00825367" w:rsidRPr="00825367" w:rsidRDefault="00825367" w:rsidP="00825367">
      <w:pPr>
        <w:pStyle w:val="EndNoteBibliography"/>
        <w:spacing w:after="0"/>
      </w:pPr>
      <w:r w:rsidRPr="00825367">
        <w:t>7.</w:t>
      </w:r>
      <w:r w:rsidRPr="00825367">
        <w:tab/>
        <w:t>Farley H, Rubbo B, Bukowy-Bieryllo Z, Fassad M, Goutaki M, Harman K, et al. Proceedings of the 3rd BEAT-PCD Conference and 4th PCD Training School. BMC Proc. 2018;12(Suppl 16):64.</w:t>
      </w:r>
    </w:p>
    <w:p w14:paraId="67F9E4A3" w14:textId="77777777" w:rsidR="00825367" w:rsidRPr="00825367" w:rsidRDefault="00825367" w:rsidP="00825367">
      <w:pPr>
        <w:pStyle w:val="EndNoteBibliography"/>
        <w:spacing w:after="0"/>
      </w:pPr>
      <w:r w:rsidRPr="00825367">
        <w:t>8.</w:t>
      </w:r>
      <w:r w:rsidRPr="00825367">
        <w:tab/>
        <w:t>Halbeisen F, Hogg C, Alanin MC, Bukowy-Bieryllo Z, Dasi F, Duncan J, et al. Proceedings of the 2nd BEAT-PCD conference and 3rd PCD training school: part 1. BMC Proc. 2018;12(Suppl 2):1.</w:t>
      </w:r>
    </w:p>
    <w:p w14:paraId="1C92C609" w14:textId="77777777" w:rsidR="00825367" w:rsidRPr="00825367" w:rsidRDefault="00825367" w:rsidP="00825367">
      <w:pPr>
        <w:pStyle w:val="EndNoteBibliography"/>
        <w:spacing w:after="0"/>
      </w:pPr>
      <w:r w:rsidRPr="00825367">
        <w:lastRenderedPageBreak/>
        <w:t>9.</w:t>
      </w:r>
      <w:r w:rsidRPr="00825367">
        <w:tab/>
        <w:t>Rubbo B, Behan L, Dehlink E, Goutaki M, Hogg C, Kouis P, et al. Proceedings of the COST action BM1407 inaugural conference BEAT-PCD: translational research in primary ciliary dyskinesia - bench, bedside, and population perspectives. BMC Proc. 2016;10(Suppl 9):66.</w:t>
      </w:r>
    </w:p>
    <w:p w14:paraId="1DDDFC96" w14:textId="77777777" w:rsidR="00825367" w:rsidRPr="00825367" w:rsidRDefault="00825367" w:rsidP="00825367">
      <w:pPr>
        <w:pStyle w:val="EndNoteBibliography"/>
        <w:spacing w:after="0"/>
      </w:pPr>
      <w:r w:rsidRPr="00825367">
        <w:t>10.</w:t>
      </w:r>
      <w:r w:rsidRPr="00825367">
        <w:tab/>
        <w:t>Strippoli MP, Frischer T, Barbato A, Snijders D, Maurer E, Lucas JS, et al. Management of primary ciliary dyskinesia in European children: recommendations and clinical practice. Eur Respir J. 2012;39(6):1482-91.</w:t>
      </w:r>
    </w:p>
    <w:p w14:paraId="2107BB38" w14:textId="77777777" w:rsidR="00825367" w:rsidRPr="00825367" w:rsidRDefault="00825367" w:rsidP="00825367">
      <w:pPr>
        <w:pStyle w:val="EndNoteBibliography"/>
        <w:spacing w:after="0"/>
      </w:pPr>
      <w:r w:rsidRPr="00825367">
        <w:t>11.</w:t>
      </w:r>
      <w:r w:rsidRPr="00825367">
        <w:tab/>
        <w:t>Goutaki M, Maurer E, Halbeisen FS, Amirav I, Barbato A, Behan L, et al. The international primary ciliary dyskinesia cohort (iPCD Cohort): methods and first results. Eur Respir J. 2017;49(1).</w:t>
      </w:r>
    </w:p>
    <w:p w14:paraId="7316F9D7" w14:textId="77777777" w:rsidR="00825367" w:rsidRPr="00825367" w:rsidRDefault="00825367" w:rsidP="00825367">
      <w:pPr>
        <w:pStyle w:val="EndNoteBibliography"/>
        <w:spacing w:after="0"/>
      </w:pPr>
      <w:r w:rsidRPr="00825367">
        <w:t>12.</w:t>
      </w:r>
      <w:r w:rsidRPr="00825367">
        <w:tab/>
        <w:t>Werner C, Lablans M, Ataian M, Raidt J, Wallmeier J, Grosse-Onnebrink J, et al. An international registry for primary ciliary dyskinesia. Eur Respir J. 2016;47(3):849-59.</w:t>
      </w:r>
    </w:p>
    <w:p w14:paraId="1F7D4E1E" w14:textId="77777777" w:rsidR="00825367" w:rsidRPr="00825367" w:rsidRDefault="00825367" w:rsidP="00825367">
      <w:pPr>
        <w:pStyle w:val="EndNoteBibliography"/>
        <w:spacing w:after="0"/>
      </w:pPr>
      <w:r w:rsidRPr="00825367">
        <w:t>13.</w:t>
      </w:r>
      <w:r w:rsidRPr="00825367">
        <w:tab/>
        <w:t>Behan L, Leigh MW, Dell SD, Dunn Galvin A, Quittner AL, Lucas JS. Validation of a health-related quality of life instrument for primary ciliary dyskinesia (QOL-PCD). Thorax. 2017;72(9):832-9.</w:t>
      </w:r>
    </w:p>
    <w:p w14:paraId="6F78F19C" w14:textId="77777777" w:rsidR="00825367" w:rsidRPr="00825367" w:rsidRDefault="00825367" w:rsidP="00825367">
      <w:pPr>
        <w:pStyle w:val="EndNoteBibliography"/>
        <w:spacing w:after="0"/>
      </w:pPr>
      <w:r w:rsidRPr="00825367">
        <w:t>14.</w:t>
      </w:r>
      <w:r w:rsidRPr="00825367">
        <w:tab/>
        <w:t>Goutaki M, Papon JF, Boon M, Casaulta C, Eber E, Escudier E, et al. Standardised clinical data from patients with primary ciliary dyskinesia: FOLLOW-PCD. ERJ Open Res. 2020;6(1).</w:t>
      </w:r>
    </w:p>
    <w:p w14:paraId="69867373" w14:textId="77777777" w:rsidR="00825367" w:rsidRPr="00825367" w:rsidRDefault="00825367" w:rsidP="00825367">
      <w:pPr>
        <w:pStyle w:val="EndNoteBibliography"/>
        <w:spacing w:after="0"/>
      </w:pPr>
      <w:r w:rsidRPr="00825367">
        <w:t>15.</w:t>
      </w:r>
      <w:r w:rsidRPr="00825367">
        <w:tab/>
        <w:t>Shoemark A, Boon M, Brochhausen C, Bukowy-Bieryllo Z, de Santi MM, Goggin P, et al. International consensus guideline for reporting transmission electron microscopy results in the diagnosis of Primary Ciliary Dyskinesia (BEAT PCD TEM Criteria). European Respiratory Journal. 2020;55(4).</w:t>
      </w:r>
    </w:p>
    <w:p w14:paraId="7578171E" w14:textId="77777777" w:rsidR="00825367" w:rsidRPr="00825367" w:rsidRDefault="00825367" w:rsidP="00825367">
      <w:pPr>
        <w:pStyle w:val="EndNoteBibliography"/>
        <w:spacing w:after="0"/>
      </w:pPr>
      <w:r w:rsidRPr="00825367">
        <w:t>16.</w:t>
      </w:r>
      <w:r w:rsidRPr="00825367">
        <w:tab/>
        <w:t>Lucas JS, Behan L, Dunn Galvin A, Alpern A, Morris AM, Carroll MP, et al. A quality-of-life measure for adults with primary ciliary dyskinesia: QOL-PCD. Eur Respir J. 2015;46(2):375-83.</w:t>
      </w:r>
    </w:p>
    <w:p w14:paraId="352F752D" w14:textId="77777777" w:rsidR="00825367" w:rsidRPr="00825367" w:rsidRDefault="00825367" w:rsidP="00825367">
      <w:pPr>
        <w:pStyle w:val="EndNoteBibliography"/>
        <w:spacing w:after="0"/>
      </w:pPr>
      <w:r w:rsidRPr="00825367">
        <w:t>17.</w:t>
      </w:r>
      <w:r w:rsidRPr="00825367">
        <w:tab/>
        <w:t>Dell SD, Leigh MW, Lucas JS, Ferkol TW, Knowles MR, Alpern A, et al. Primary Ciliary Dyskinesia: First Health-related Quality-of-Life Measures for Pediatric Patients. Ann Am Thorac Soc. 2016;13(10):1726-35.</w:t>
      </w:r>
    </w:p>
    <w:p w14:paraId="5740C5F5" w14:textId="77777777" w:rsidR="00825367" w:rsidRPr="00825367" w:rsidRDefault="00825367" w:rsidP="00825367">
      <w:pPr>
        <w:pStyle w:val="EndNoteBibliography"/>
        <w:spacing w:after="0"/>
      </w:pPr>
      <w:r w:rsidRPr="00825367">
        <w:t>18.</w:t>
      </w:r>
      <w:r w:rsidRPr="00825367">
        <w:tab/>
        <w:t>Lucas JS, Gahleitner F, Amorim A, Boon M, Brown P, Constant C, et al. Pulmonary exacerbations in patients with primary ciliary dyskinesia: an expert consensus definition for use in clinical trials. ERJ Open Res. 2019;5(1).</w:t>
      </w:r>
    </w:p>
    <w:p w14:paraId="4BCF487E" w14:textId="77777777" w:rsidR="00825367" w:rsidRPr="00825367" w:rsidRDefault="00825367" w:rsidP="00825367">
      <w:pPr>
        <w:pStyle w:val="EndNoteBibliography"/>
        <w:spacing w:after="0"/>
      </w:pPr>
      <w:r w:rsidRPr="00825367">
        <w:t>19.</w:t>
      </w:r>
      <w:r w:rsidRPr="00825367">
        <w:tab/>
        <w:t>Kobbernagel HE, Buchvald FF, Haarman EG, Casaulta C, Collins SA, Hogg C, et al. Efficacy and safety of azithromycin maintenance therapy in primary ciliary dyskinesia (BESTCILIA): a multicentre, double-blind, randomised, placebo-controlled phase 3 trial. The Lancet Respiratory medicine. 2020;8(5):493-505.</w:t>
      </w:r>
    </w:p>
    <w:p w14:paraId="7D377320" w14:textId="77777777" w:rsidR="00825367" w:rsidRPr="00825367" w:rsidRDefault="00825367" w:rsidP="00825367">
      <w:pPr>
        <w:pStyle w:val="EndNoteBibliography"/>
        <w:spacing w:after="0"/>
      </w:pPr>
      <w:r w:rsidRPr="00825367">
        <w:t>20.</w:t>
      </w:r>
      <w:r w:rsidRPr="00825367">
        <w:tab/>
        <w:t>Crowley S, Holgersen MG, Nielsen KG. Variation in treatment strategies for the eradication of Pseudomonas aeruginosa in primary ciliary dyskinesia across European centers. Chron Respir Dis. 2019;16:1479972318787919.</w:t>
      </w:r>
    </w:p>
    <w:p w14:paraId="57627F10" w14:textId="77777777" w:rsidR="00825367" w:rsidRPr="000B47A2" w:rsidRDefault="00825367" w:rsidP="00825367">
      <w:pPr>
        <w:pStyle w:val="EndNoteBibliography"/>
        <w:spacing w:after="0"/>
        <w:rPr>
          <w:lang w:val="de-CH"/>
        </w:rPr>
      </w:pPr>
      <w:r w:rsidRPr="00825367">
        <w:t>21.</w:t>
      </w:r>
      <w:r w:rsidRPr="00825367">
        <w:tab/>
        <w:t xml:space="preserve">Brightling C, Genton C, Bill W, Welte T, Gaga M, Heuvelin E, et al. ERS Clinical Research Collaborations: underpinning research excellence. </w:t>
      </w:r>
      <w:r w:rsidRPr="000B47A2">
        <w:rPr>
          <w:lang w:val="de-CH"/>
        </w:rPr>
        <w:t>Eur Respir J. 2018;52(3).</w:t>
      </w:r>
    </w:p>
    <w:p w14:paraId="5A34255A" w14:textId="77777777" w:rsidR="00825367" w:rsidRPr="00825367" w:rsidRDefault="00825367" w:rsidP="00825367">
      <w:pPr>
        <w:pStyle w:val="EndNoteBibliography"/>
        <w:spacing w:after="0"/>
      </w:pPr>
      <w:r w:rsidRPr="000B47A2">
        <w:rPr>
          <w:lang w:val="de-CH"/>
        </w:rPr>
        <w:t>22.</w:t>
      </w:r>
      <w:r w:rsidRPr="000B47A2">
        <w:rPr>
          <w:lang w:val="de-CH"/>
        </w:rPr>
        <w:tab/>
        <w:t xml:space="preserve">Goutaki M, Halbeisen FS, Spycher BD, Maurer E, Belle F, Amirav I, et al. </w:t>
      </w:r>
      <w:r w:rsidRPr="00825367">
        <w:t>Growth and nutritional status, and their association with lung function: a study from the international Primary Ciliary Dyskinesia Cohort. Eur Respir J. 2017;50(6).</w:t>
      </w:r>
    </w:p>
    <w:p w14:paraId="49094C54" w14:textId="77777777" w:rsidR="00825367" w:rsidRPr="00825367" w:rsidRDefault="00825367" w:rsidP="00825367">
      <w:pPr>
        <w:pStyle w:val="EndNoteBibliography"/>
        <w:spacing w:after="0"/>
      </w:pPr>
      <w:r w:rsidRPr="00825367">
        <w:t>23.</w:t>
      </w:r>
      <w:r w:rsidRPr="00825367">
        <w:tab/>
        <w:t>Ardura-Garcia C, Goutaki M, Carr SB, Crowley S, Halbeisen FS, Nielsen KG, et al. Registries and collaborative studies for primary ciliary dyskinesia in Europe. ERJ open research. 2020;6(2):00005-2020.</w:t>
      </w:r>
    </w:p>
    <w:p w14:paraId="2665030A" w14:textId="77777777" w:rsidR="00825367" w:rsidRPr="00825367" w:rsidRDefault="00825367" w:rsidP="00825367">
      <w:pPr>
        <w:pStyle w:val="EndNoteBibliography"/>
        <w:spacing w:after="0"/>
      </w:pPr>
      <w:r w:rsidRPr="00825367">
        <w:t>24.</w:t>
      </w:r>
      <w:r w:rsidRPr="00825367">
        <w:tab/>
        <w:t>Halbeisen FS, Goutaki M, Spycher BD, Amirav I, Behan L, Boon M, et al. Lung function in patients with primary ciliary dyskinesia: an iPCD Cohort study. Eur Respir J. 2018;52(2).</w:t>
      </w:r>
    </w:p>
    <w:p w14:paraId="1D949E56" w14:textId="77777777" w:rsidR="00825367" w:rsidRPr="00825367" w:rsidRDefault="00825367" w:rsidP="00825367">
      <w:pPr>
        <w:pStyle w:val="EndNoteBibliography"/>
        <w:spacing w:after="0"/>
      </w:pPr>
      <w:r w:rsidRPr="00825367">
        <w:t>25.</w:t>
      </w:r>
      <w:r w:rsidRPr="00825367">
        <w:tab/>
        <w:t>Halbeisen FS, Shoemark A, Barbato A, Boon M, Carr S, Crowley S, et al. Time trends in diagnostic testing for primary ciliary dyskinesia in Europe. The European respiratory journal. 2019;54(4).</w:t>
      </w:r>
    </w:p>
    <w:p w14:paraId="571B6FF3" w14:textId="77777777" w:rsidR="00825367" w:rsidRPr="00825367" w:rsidRDefault="00825367" w:rsidP="00825367">
      <w:pPr>
        <w:pStyle w:val="EndNoteBibliography"/>
        <w:spacing w:after="0"/>
      </w:pPr>
      <w:r w:rsidRPr="00825367">
        <w:t>26.</w:t>
      </w:r>
      <w:r w:rsidRPr="00825367">
        <w:tab/>
        <w:t>Aliberti S, Polverino E, Chalmers JD, Altenburg J, Shteinberg M, Goeminne PC, et al. The European multicentre Bronchiectasis Audit and Research Collaboration (EMBARC) ERS clinical research collaboration. European Respiratory Journal. 2018;52(5).</w:t>
      </w:r>
    </w:p>
    <w:p w14:paraId="3D9230AB" w14:textId="77777777" w:rsidR="00825367" w:rsidRPr="00825367" w:rsidRDefault="00825367" w:rsidP="00825367">
      <w:pPr>
        <w:pStyle w:val="EndNoteBibliography"/>
        <w:spacing w:after="0"/>
      </w:pPr>
      <w:r w:rsidRPr="00825367">
        <w:lastRenderedPageBreak/>
        <w:t>27.</w:t>
      </w:r>
      <w:r w:rsidRPr="00825367">
        <w:tab/>
        <w:t>Pedersen ES, Collaud EN, Mozun R, Ardura-Garcia C, Lam YT, Harris A, et al. COVID-PCD – a participatory research study on the impact of COVID-19 in people with Primary Ciliary Dyskinesia. medRxiv. 2020.</w:t>
      </w:r>
    </w:p>
    <w:p w14:paraId="43705301" w14:textId="77777777" w:rsidR="00825367" w:rsidRPr="00825367" w:rsidRDefault="00825367" w:rsidP="00825367">
      <w:pPr>
        <w:pStyle w:val="EndNoteBibliography"/>
        <w:spacing w:after="0"/>
      </w:pPr>
      <w:r w:rsidRPr="00825367">
        <w:t>28.</w:t>
      </w:r>
      <w:r w:rsidRPr="00825367">
        <w:tab/>
        <w:t>Kuehni C, Goutaki M, Rubbo B, Lucas J. Management of primary ciliary dyskinesia: current practice and future perspectives. 2018.</w:t>
      </w:r>
    </w:p>
    <w:p w14:paraId="402D057C" w14:textId="77777777" w:rsidR="00825367" w:rsidRPr="00825367" w:rsidRDefault="00825367" w:rsidP="00825367">
      <w:pPr>
        <w:pStyle w:val="EndNoteBibliography"/>
        <w:spacing w:after="0"/>
      </w:pPr>
      <w:r w:rsidRPr="00825367">
        <w:t>29.</w:t>
      </w:r>
      <w:r w:rsidRPr="00825367">
        <w:tab/>
        <w:t>Shoemark A, Lucas JS. Diagnosis of primary ciliary dyskinesia: Current practice and future perspectives. ERS Monograph. 2018;2018(9781849840989).</w:t>
      </w:r>
    </w:p>
    <w:p w14:paraId="6EA8AFF8" w14:textId="77777777" w:rsidR="00825367" w:rsidRPr="00825367" w:rsidRDefault="00825367" w:rsidP="00825367">
      <w:pPr>
        <w:pStyle w:val="EndNoteBibliography"/>
      </w:pPr>
      <w:r w:rsidRPr="00825367">
        <w:t>30.</w:t>
      </w:r>
      <w:r w:rsidRPr="00825367">
        <w:tab/>
        <w:t>Shoemark A, Rubbo B, Haarman E, Hirst RA, Hogg C, Jackson CL, et al. The controversies and difficulties of diagnosing primary ciliary dyskinesia. American Journal of Respiratory and Critical Care Medicine. 2020;201(1).</w:t>
      </w:r>
    </w:p>
    <w:p w14:paraId="6083EDB1" w14:textId="3FEBE72F" w:rsidR="00DA4220" w:rsidRPr="00DA4220" w:rsidRDefault="00C94973">
      <w:pPr>
        <w:rPr>
          <w:b/>
          <w:sz w:val="24"/>
          <w:szCs w:val="24"/>
        </w:rPr>
      </w:pPr>
      <w:r>
        <w:rPr>
          <w:b/>
          <w:sz w:val="24"/>
          <w:szCs w:val="24"/>
        </w:rPr>
        <w:fldChar w:fldCharType="end"/>
      </w:r>
    </w:p>
    <w:sectPr w:rsidR="00DA4220" w:rsidRPr="00DA42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D2737E"/>
    <w:multiLevelType w:val="hybridMultilevel"/>
    <w:tmpl w:val="B7722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xts5xzrtsp29eep0dxezxzex9v9999zzrs&quot;&gt;PCD references&lt;record-ids&gt;&lt;item&gt;1&lt;/item&gt;&lt;item&gt;3&lt;/item&gt;&lt;item&gt;5&lt;/item&gt;&lt;item&gt;6&lt;/item&gt;&lt;item&gt;8&lt;/item&gt;&lt;item&gt;9&lt;/item&gt;&lt;item&gt;10&lt;/item&gt;&lt;item&gt;11&lt;/item&gt;&lt;item&gt;12&lt;/item&gt;&lt;item&gt;13&lt;/item&gt;&lt;item&gt;15&lt;/item&gt;&lt;item&gt;16&lt;/item&gt;&lt;item&gt;17&lt;/item&gt;&lt;item&gt;18&lt;/item&gt;&lt;item&gt;21&lt;/item&gt;&lt;item&gt;22&lt;/item&gt;&lt;item&gt;48&lt;/item&gt;&lt;item&gt;52&lt;/item&gt;&lt;item&gt;107&lt;/item&gt;&lt;item&gt;118&lt;/item&gt;&lt;item&gt;124&lt;/item&gt;&lt;item&gt;143&lt;/item&gt;&lt;item&gt;146&lt;/item&gt;&lt;item&gt;166&lt;/item&gt;&lt;item&gt;178&lt;/item&gt;&lt;item&gt;181&lt;/item&gt;&lt;item&gt;182&lt;/item&gt;&lt;item&gt;184&lt;/item&gt;&lt;item&gt;185&lt;/item&gt;&lt;item&gt;186&lt;/item&gt;&lt;/record-ids&gt;&lt;/item&gt;&lt;/Libraries&gt;"/>
  </w:docVars>
  <w:rsids>
    <w:rsidRoot w:val="008B2D77"/>
    <w:rsid w:val="000638AE"/>
    <w:rsid w:val="00082DF0"/>
    <w:rsid w:val="00090C0D"/>
    <w:rsid w:val="000A02E1"/>
    <w:rsid w:val="000B47A2"/>
    <w:rsid w:val="000C4D3E"/>
    <w:rsid w:val="000C68BE"/>
    <w:rsid w:val="000F152F"/>
    <w:rsid w:val="00103418"/>
    <w:rsid w:val="00105553"/>
    <w:rsid w:val="00114435"/>
    <w:rsid w:val="00132888"/>
    <w:rsid w:val="00191F00"/>
    <w:rsid w:val="001B3483"/>
    <w:rsid w:val="00205F3E"/>
    <w:rsid w:val="00233E91"/>
    <w:rsid w:val="00261529"/>
    <w:rsid w:val="0030300C"/>
    <w:rsid w:val="00343932"/>
    <w:rsid w:val="00364FBF"/>
    <w:rsid w:val="003656C8"/>
    <w:rsid w:val="003C4B2F"/>
    <w:rsid w:val="003F5425"/>
    <w:rsid w:val="00410826"/>
    <w:rsid w:val="00434C7A"/>
    <w:rsid w:val="00485354"/>
    <w:rsid w:val="004B6409"/>
    <w:rsid w:val="004C0BC4"/>
    <w:rsid w:val="005172EC"/>
    <w:rsid w:val="00517583"/>
    <w:rsid w:val="00521043"/>
    <w:rsid w:val="00535F11"/>
    <w:rsid w:val="005534D8"/>
    <w:rsid w:val="0059336C"/>
    <w:rsid w:val="00595F69"/>
    <w:rsid w:val="005A364E"/>
    <w:rsid w:val="005D17FA"/>
    <w:rsid w:val="006243FB"/>
    <w:rsid w:val="0063628E"/>
    <w:rsid w:val="00636AA6"/>
    <w:rsid w:val="00641FBC"/>
    <w:rsid w:val="00646F2B"/>
    <w:rsid w:val="00651353"/>
    <w:rsid w:val="006611D8"/>
    <w:rsid w:val="006C2161"/>
    <w:rsid w:val="006C248E"/>
    <w:rsid w:val="006F13BD"/>
    <w:rsid w:val="0072373C"/>
    <w:rsid w:val="00744539"/>
    <w:rsid w:val="00766BF8"/>
    <w:rsid w:val="007A1ECD"/>
    <w:rsid w:val="007C2979"/>
    <w:rsid w:val="007E5769"/>
    <w:rsid w:val="00825367"/>
    <w:rsid w:val="00851DFC"/>
    <w:rsid w:val="00854C95"/>
    <w:rsid w:val="00861B02"/>
    <w:rsid w:val="0089544C"/>
    <w:rsid w:val="008A1376"/>
    <w:rsid w:val="008B2D77"/>
    <w:rsid w:val="008B3538"/>
    <w:rsid w:val="008D340E"/>
    <w:rsid w:val="008F5246"/>
    <w:rsid w:val="0090400E"/>
    <w:rsid w:val="00915024"/>
    <w:rsid w:val="009336B6"/>
    <w:rsid w:val="00990A93"/>
    <w:rsid w:val="00992BE1"/>
    <w:rsid w:val="00993E5C"/>
    <w:rsid w:val="009C1D58"/>
    <w:rsid w:val="009C6104"/>
    <w:rsid w:val="009E5A94"/>
    <w:rsid w:val="009E6A4F"/>
    <w:rsid w:val="00A0302E"/>
    <w:rsid w:val="00A26F2A"/>
    <w:rsid w:val="00A37BC1"/>
    <w:rsid w:val="00A4000F"/>
    <w:rsid w:val="00A53015"/>
    <w:rsid w:val="00A76298"/>
    <w:rsid w:val="00AA2342"/>
    <w:rsid w:val="00AB7E3D"/>
    <w:rsid w:val="00AC31DE"/>
    <w:rsid w:val="00AE5E48"/>
    <w:rsid w:val="00AE7C5C"/>
    <w:rsid w:val="00AF26D4"/>
    <w:rsid w:val="00B00A55"/>
    <w:rsid w:val="00B03BAC"/>
    <w:rsid w:val="00B37BA1"/>
    <w:rsid w:val="00B61886"/>
    <w:rsid w:val="00BB0DB5"/>
    <w:rsid w:val="00BD280D"/>
    <w:rsid w:val="00C01138"/>
    <w:rsid w:val="00C06665"/>
    <w:rsid w:val="00C42A57"/>
    <w:rsid w:val="00C77F32"/>
    <w:rsid w:val="00C94973"/>
    <w:rsid w:val="00C970EC"/>
    <w:rsid w:val="00CE4FE0"/>
    <w:rsid w:val="00D12C57"/>
    <w:rsid w:val="00D23D2F"/>
    <w:rsid w:val="00D61602"/>
    <w:rsid w:val="00D9056F"/>
    <w:rsid w:val="00D95C9E"/>
    <w:rsid w:val="00DA4030"/>
    <w:rsid w:val="00DA4220"/>
    <w:rsid w:val="00DE0FA3"/>
    <w:rsid w:val="00DE5E5B"/>
    <w:rsid w:val="00E05195"/>
    <w:rsid w:val="00E811D3"/>
    <w:rsid w:val="00E94395"/>
    <w:rsid w:val="00E97597"/>
    <w:rsid w:val="00EB38D7"/>
    <w:rsid w:val="00F115AC"/>
    <w:rsid w:val="00F378B1"/>
    <w:rsid w:val="00F7091E"/>
    <w:rsid w:val="00F8256A"/>
    <w:rsid w:val="00F8750C"/>
    <w:rsid w:val="00FA0700"/>
    <w:rsid w:val="00FB4770"/>
    <w:rsid w:val="00FC22A4"/>
    <w:rsid w:val="00FF40D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29168"/>
  <w15:chartTrackingRefBased/>
  <w15:docId w15:val="{79CA73CF-8139-49D9-A98C-DCB71D0F7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336B6"/>
    <w:pPr>
      <w:ind w:left="720"/>
      <w:contextualSpacing/>
    </w:pPr>
  </w:style>
  <w:style w:type="paragraph" w:customStyle="1" w:styleId="MDPI14history">
    <w:name w:val="MDPI_1.4_history"/>
    <w:basedOn w:val="Normal"/>
    <w:next w:val="Normal"/>
    <w:qFormat/>
    <w:rsid w:val="009336B6"/>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character" w:styleId="Hyperlink">
    <w:name w:val="Hyperlink"/>
    <w:uiPriority w:val="99"/>
    <w:unhideWhenUsed/>
    <w:rsid w:val="009336B6"/>
    <w:rPr>
      <w:color w:val="0563C1"/>
      <w:u w:val="single"/>
    </w:rPr>
  </w:style>
  <w:style w:type="paragraph" w:styleId="CommentText">
    <w:name w:val="annotation text"/>
    <w:basedOn w:val="Normal"/>
    <w:link w:val="CommentTextChar"/>
    <w:uiPriority w:val="99"/>
    <w:unhideWhenUsed/>
    <w:rsid w:val="00DE0FA3"/>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DE0FA3"/>
    <w:rPr>
      <w:rFonts w:eastAsiaTheme="minorHAnsi"/>
      <w:sz w:val="20"/>
      <w:szCs w:val="20"/>
      <w:lang w:eastAsia="en-US"/>
    </w:rPr>
  </w:style>
  <w:style w:type="character" w:customStyle="1" w:styleId="ListParagraphChar">
    <w:name w:val="List Paragraph Char"/>
    <w:basedOn w:val="DefaultParagraphFont"/>
    <w:link w:val="ListParagraph"/>
    <w:uiPriority w:val="34"/>
    <w:rsid w:val="00DE0FA3"/>
  </w:style>
  <w:style w:type="character" w:styleId="CommentReference">
    <w:name w:val="annotation reference"/>
    <w:basedOn w:val="DefaultParagraphFont"/>
    <w:uiPriority w:val="99"/>
    <w:semiHidden/>
    <w:unhideWhenUsed/>
    <w:rsid w:val="00132888"/>
    <w:rPr>
      <w:sz w:val="16"/>
      <w:szCs w:val="16"/>
    </w:rPr>
  </w:style>
  <w:style w:type="paragraph" w:styleId="CommentSubject">
    <w:name w:val="annotation subject"/>
    <w:basedOn w:val="CommentText"/>
    <w:next w:val="CommentText"/>
    <w:link w:val="CommentSubjectChar"/>
    <w:uiPriority w:val="99"/>
    <w:semiHidden/>
    <w:unhideWhenUsed/>
    <w:rsid w:val="00132888"/>
    <w:rPr>
      <w:rFonts w:eastAsiaTheme="minorEastAsia"/>
      <w:b/>
      <w:bCs/>
      <w:lang w:eastAsia="ko-KR"/>
    </w:rPr>
  </w:style>
  <w:style w:type="character" w:customStyle="1" w:styleId="CommentSubjectChar">
    <w:name w:val="Comment Subject Char"/>
    <w:basedOn w:val="CommentTextChar"/>
    <w:link w:val="CommentSubject"/>
    <w:uiPriority w:val="99"/>
    <w:semiHidden/>
    <w:rsid w:val="00132888"/>
    <w:rPr>
      <w:rFonts w:eastAsiaTheme="minorHAnsi"/>
      <w:b/>
      <w:bCs/>
      <w:sz w:val="20"/>
      <w:szCs w:val="20"/>
      <w:lang w:eastAsia="en-US"/>
    </w:rPr>
  </w:style>
  <w:style w:type="paragraph" w:styleId="BalloonText">
    <w:name w:val="Balloon Text"/>
    <w:basedOn w:val="Normal"/>
    <w:link w:val="BalloonTextChar"/>
    <w:uiPriority w:val="99"/>
    <w:semiHidden/>
    <w:unhideWhenUsed/>
    <w:rsid w:val="001328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888"/>
    <w:rPr>
      <w:rFonts w:ascii="Segoe UI" w:hAnsi="Segoe UI" w:cs="Segoe UI"/>
      <w:sz w:val="18"/>
      <w:szCs w:val="18"/>
    </w:rPr>
  </w:style>
  <w:style w:type="character" w:customStyle="1" w:styleId="UnresolvedMention1">
    <w:name w:val="Unresolved Mention1"/>
    <w:basedOn w:val="DefaultParagraphFont"/>
    <w:uiPriority w:val="99"/>
    <w:semiHidden/>
    <w:unhideWhenUsed/>
    <w:rsid w:val="00205F3E"/>
    <w:rPr>
      <w:color w:val="605E5C"/>
      <w:shd w:val="clear" w:color="auto" w:fill="E1DFDD"/>
    </w:rPr>
  </w:style>
  <w:style w:type="character" w:customStyle="1" w:styleId="bidi">
    <w:name w:val="bidi"/>
    <w:basedOn w:val="DefaultParagraphFont"/>
    <w:rsid w:val="00861B02"/>
  </w:style>
  <w:style w:type="paragraph" w:customStyle="1" w:styleId="EndNoteBibliographyTitle">
    <w:name w:val="EndNote Bibliography Title"/>
    <w:basedOn w:val="Normal"/>
    <w:link w:val="EndNoteBibliographyTitleChar"/>
    <w:rsid w:val="00C949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4973"/>
    <w:rPr>
      <w:rFonts w:ascii="Calibri" w:hAnsi="Calibri" w:cs="Calibri"/>
      <w:noProof/>
    </w:rPr>
  </w:style>
  <w:style w:type="paragraph" w:customStyle="1" w:styleId="EndNoteBibliography">
    <w:name w:val="EndNote Bibliography"/>
    <w:basedOn w:val="Normal"/>
    <w:link w:val="EndNoteBibliographyChar"/>
    <w:rsid w:val="00C949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4973"/>
    <w:rPr>
      <w:rFonts w:ascii="Calibri" w:hAnsi="Calibri" w:cs="Calibri"/>
      <w:noProof/>
    </w:rPr>
  </w:style>
  <w:style w:type="character" w:styleId="FollowedHyperlink">
    <w:name w:val="FollowedHyperlink"/>
    <w:basedOn w:val="DefaultParagraphFont"/>
    <w:uiPriority w:val="99"/>
    <w:semiHidden/>
    <w:unhideWhenUsed/>
    <w:rsid w:val="00AA23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874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beat-pcd.squarespace.com/config/" TargetMode="External"/><Relationship Id="rId4" Type="http://schemas.openxmlformats.org/officeDocument/2006/relationships/customXml" Target="../customXml/item4.xml"/><Relationship Id="rId9" Type="http://schemas.openxmlformats.org/officeDocument/2006/relationships/hyperlink" Target="mailto:myrofora.goutaki@ispm.unibe.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2711E6223399A4D8BF00CFCE9150586" ma:contentTypeVersion="13" ma:contentTypeDescription="Create a new document." ma:contentTypeScope="" ma:versionID="ae80f5fc8a5a510ca6abb3e4d45b7d38">
  <xsd:schema xmlns:xsd="http://www.w3.org/2001/XMLSchema" xmlns:xs="http://www.w3.org/2001/XMLSchema" xmlns:p="http://schemas.microsoft.com/office/2006/metadata/properties" xmlns:ns3="31892ee8-59d1-4878-bde3-f513980c8b4c" xmlns:ns4="2aadc3dc-7cc6-4c5e-9acc-5bb2225a3d19" targetNamespace="http://schemas.microsoft.com/office/2006/metadata/properties" ma:root="true" ma:fieldsID="3bc3f74df9aa6a82bae14ad4ab0a7945" ns3:_="" ns4:_="">
    <xsd:import namespace="31892ee8-59d1-4878-bde3-f513980c8b4c"/>
    <xsd:import namespace="2aadc3dc-7cc6-4c5e-9acc-5bb2225a3d1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AutoKeyPoints" minOccurs="0"/>
                <xsd:element ref="ns3:MediaServiceKeyPoint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892ee8-59d1-4878-bde3-f513980c8b4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aadc3dc-7cc6-4c5e-9acc-5bb2225a3d1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1C81B-2AD9-4FA5-B2A4-762E48D30F99}">
  <ds:schemaRefs>
    <ds:schemaRef ds:uri="http://schemas.microsoft.com/sharepoint/v3/contenttype/forms"/>
  </ds:schemaRefs>
</ds:datastoreItem>
</file>

<file path=customXml/itemProps2.xml><?xml version="1.0" encoding="utf-8"?>
<ds:datastoreItem xmlns:ds="http://schemas.openxmlformats.org/officeDocument/2006/customXml" ds:itemID="{9EB4D3DC-6EE1-4DBB-926C-2D48212DED0A}">
  <ds:schemaRefs>
    <ds:schemaRef ds:uri="http://www.w3.org/XML/1998/namespace"/>
    <ds:schemaRef ds:uri="http://purl.org/dc/elements/1.1/"/>
    <ds:schemaRef ds:uri="http://schemas.microsoft.com/office/2006/documentManagement/types"/>
    <ds:schemaRef ds:uri="http://schemas.microsoft.com/office/2006/metadata/properties"/>
    <ds:schemaRef ds:uri="http://purl.org/dc/dcmitype/"/>
    <ds:schemaRef ds:uri="2aadc3dc-7cc6-4c5e-9acc-5bb2225a3d19"/>
    <ds:schemaRef ds:uri="http://schemas.microsoft.com/office/infopath/2007/PartnerControls"/>
    <ds:schemaRef ds:uri="http://schemas.openxmlformats.org/package/2006/metadata/core-properties"/>
    <ds:schemaRef ds:uri="31892ee8-59d1-4878-bde3-f513980c8b4c"/>
    <ds:schemaRef ds:uri="http://purl.org/dc/terms/"/>
  </ds:schemaRefs>
</ds:datastoreItem>
</file>

<file path=customXml/itemProps3.xml><?xml version="1.0" encoding="utf-8"?>
<ds:datastoreItem xmlns:ds="http://schemas.openxmlformats.org/officeDocument/2006/customXml" ds:itemID="{700D2B2F-6F80-4902-BC4C-BB5C851C5A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892ee8-59d1-4878-bde3-f513980c8b4c"/>
    <ds:schemaRef ds:uri="2aadc3dc-7cc6-4c5e-9acc-5bb2225a3d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BAC04C-F73F-4C29-BA4E-F8A5E0691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033</Words>
  <Characters>2298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ona Goutaki</dc:creator>
  <cp:keywords/>
  <dc:description/>
  <cp:lastModifiedBy>Jane Lucas</cp:lastModifiedBy>
  <cp:revision>2</cp:revision>
  <dcterms:created xsi:type="dcterms:W3CDTF">2020-12-27T12:16:00Z</dcterms:created>
  <dcterms:modified xsi:type="dcterms:W3CDTF">2020-12-2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711E6223399A4D8BF00CFCE9150586</vt:lpwstr>
  </property>
</Properties>
</file>